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p w14:paraId="060D2F7A" w14:textId="496A6E93" w:rsidR="00B666D0" w:rsidRDefault="005B227B" w:rsidP="00060285">
            <w:pPr>
              <w:pStyle w:val="Tituloteseautor"/>
              <w:jc w:val="right"/>
              <w:rPr>
                <w:noProof w:val="0"/>
              </w:rPr>
            </w:pPr>
            <w:bookmarkStart w:id="0" w:name="_Hlk106728050"/>
            <w:bookmarkEnd w:id="0"/>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r w:rsidR="00316D94" w14:paraId="6BE191ED" w14:textId="77777777" w:rsidTr="00316EFA">
        <w:trPr>
          <w:cantSplit/>
        </w:trPr>
        <w:tc>
          <w:tcPr>
            <w:tcW w:w="3232" w:type="dxa"/>
          </w:tcPr>
          <w:p w14:paraId="35D4F74B" w14:textId="77777777" w:rsidR="00316D94" w:rsidRPr="003B1316" w:rsidRDefault="00316D94" w:rsidP="00316EFA">
            <w:pPr>
              <w:pStyle w:val="Tituloteseautor"/>
              <w:rPr>
                <w:noProof w:val="0"/>
                <w:sz w:val="22"/>
              </w:rPr>
            </w:pPr>
          </w:p>
        </w:tc>
        <w:tc>
          <w:tcPr>
            <w:tcW w:w="7045" w:type="dxa"/>
          </w:tcPr>
          <w:p w14:paraId="461FD23C" w14:textId="77777777" w:rsidR="00316D94" w:rsidRPr="003B1316" w:rsidRDefault="00316D94" w:rsidP="00316EFA">
            <w:pPr>
              <w:pStyle w:val="textos-normais"/>
              <w:rPr>
                <w:color w:val="auto"/>
              </w:rPr>
            </w:pPr>
            <w:r w:rsidRPr="003B1316">
              <w:rPr>
                <w:color w:val="auto"/>
              </w:rPr>
              <w:t>Prof. Doutor João Antunes da Silva</w:t>
            </w:r>
          </w:p>
          <w:p w14:paraId="4DD1276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5FC4C07C" w14:textId="77777777" w:rsidTr="00316EFA">
        <w:trPr>
          <w:cantSplit/>
        </w:trPr>
        <w:tc>
          <w:tcPr>
            <w:tcW w:w="3232" w:type="dxa"/>
          </w:tcPr>
          <w:p w14:paraId="47A8266F" w14:textId="77777777" w:rsidR="00316D94" w:rsidRPr="003B1316" w:rsidRDefault="00316D94" w:rsidP="00316EFA">
            <w:pPr>
              <w:pStyle w:val="Tituloteseautor"/>
              <w:rPr>
                <w:noProof w:val="0"/>
                <w:sz w:val="22"/>
              </w:rPr>
            </w:pPr>
          </w:p>
        </w:tc>
        <w:tc>
          <w:tcPr>
            <w:tcW w:w="7045" w:type="dxa"/>
          </w:tcPr>
          <w:p w14:paraId="18D75B8D" w14:textId="77777777" w:rsidR="00316D94" w:rsidRPr="003B1316" w:rsidRDefault="00316D94" w:rsidP="00316EFA">
            <w:pPr>
              <w:pStyle w:val="textos-normais"/>
              <w:rPr>
                <w:color w:val="auto"/>
              </w:rPr>
            </w:pPr>
          </w:p>
          <w:p w14:paraId="18DFE0EE" w14:textId="77777777" w:rsidR="00316D94" w:rsidRPr="003B1316" w:rsidRDefault="00316D94" w:rsidP="00316EFA">
            <w:pPr>
              <w:pStyle w:val="textos-normais"/>
              <w:rPr>
                <w:color w:val="auto"/>
              </w:rPr>
            </w:pPr>
          </w:p>
        </w:tc>
      </w:tr>
      <w:tr w:rsidR="00316D94" w14:paraId="0FBB8A2F" w14:textId="77777777" w:rsidTr="00316EFA">
        <w:trPr>
          <w:cantSplit/>
        </w:trPr>
        <w:tc>
          <w:tcPr>
            <w:tcW w:w="3232" w:type="dxa"/>
          </w:tcPr>
          <w:p w14:paraId="1A192D77" w14:textId="77777777" w:rsidR="00316D94" w:rsidRPr="003B1316" w:rsidRDefault="00316D94" w:rsidP="00316EFA">
            <w:pPr>
              <w:pStyle w:val="Tituloteseautor"/>
              <w:rPr>
                <w:noProof w:val="0"/>
                <w:sz w:val="22"/>
              </w:rPr>
            </w:pPr>
          </w:p>
        </w:tc>
        <w:tc>
          <w:tcPr>
            <w:tcW w:w="7045" w:type="dxa"/>
          </w:tcPr>
          <w:p w14:paraId="52F1EE98" w14:textId="77777777" w:rsidR="00316D94" w:rsidRPr="003B1316" w:rsidRDefault="00316D94" w:rsidP="00316EFA">
            <w:pPr>
              <w:pStyle w:val="textos-normais"/>
              <w:rPr>
                <w:color w:val="auto"/>
              </w:rPr>
            </w:pPr>
            <w:r w:rsidRPr="003B1316">
              <w:rPr>
                <w:color w:val="auto"/>
              </w:rPr>
              <w:t>Prof. Doutor João Antunes da Silva</w:t>
            </w:r>
          </w:p>
          <w:p w14:paraId="265B182F"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CF3D7C" w14:textId="77777777" w:rsidTr="00316EFA">
        <w:trPr>
          <w:cantSplit/>
        </w:trPr>
        <w:tc>
          <w:tcPr>
            <w:tcW w:w="3232" w:type="dxa"/>
          </w:tcPr>
          <w:p w14:paraId="28B0EF03" w14:textId="77777777" w:rsidR="00316D94" w:rsidRPr="003B1316" w:rsidRDefault="00316D94" w:rsidP="00316EFA">
            <w:pPr>
              <w:pStyle w:val="Tituloteseautor"/>
              <w:rPr>
                <w:noProof w:val="0"/>
                <w:sz w:val="22"/>
              </w:rPr>
            </w:pPr>
          </w:p>
        </w:tc>
        <w:tc>
          <w:tcPr>
            <w:tcW w:w="7045" w:type="dxa"/>
          </w:tcPr>
          <w:p w14:paraId="26CE19F0" w14:textId="77777777" w:rsidR="00316D94" w:rsidRPr="003B1316" w:rsidRDefault="00316D94" w:rsidP="00316EFA">
            <w:pPr>
              <w:pStyle w:val="textos-normais"/>
              <w:rPr>
                <w:color w:val="auto"/>
              </w:rPr>
            </w:pPr>
          </w:p>
          <w:p w14:paraId="4BC5C97A" w14:textId="77777777" w:rsidR="00316D94" w:rsidRPr="003B1316" w:rsidRDefault="00316D94" w:rsidP="00316EFA">
            <w:pPr>
              <w:pStyle w:val="textos-normais"/>
              <w:rPr>
                <w:color w:val="auto"/>
              </w:rPr>
            </w:pPr>
          </w:p>
        </w:tc>
      </w:tr>
      <w:tr w:rsidR="00316D94" w14:paraId="380F7A48" w14:textId="77777777" w:rsidTr="00316EFA">
        <w:trPr>
          <w:cantSplit/>
        </w:trPr>
        <w:tc>
          <w:tcPr>
            <w:tcW w:w="3232" w:type="dxa"/>
          </w:tcPr>
          <w:p w14:paraId="1276BB08" w14:textId="77777777" w:rsidR="00316D94" w:rsidRPr="003B1316" w:rsidRDefault="00316D94" w:rsidP="00316EFA">
            <w:pPr>
              <w:pStyle w:val="Tituloteseautor"/>
              <w:rPr>
                <w:noProof w:val="0"/>
                <w:sz w:val="22"/>
              </w:rPr>
            </w:pPr>
          </w:p>
        </w:tc>
        <w:tc>
          <w:tcPr>
            <w:tcW w:w="7045" w:type="dxa"/>
          </w:tcPr>
          <w:p w14:paraId="6FF1D47B" w14:textId="77777777" w:rsidR="00316D94" w:rsidRPr="003B1316" w:rsidRDefault="00316D94" w:rsidP="00316EFA">
            <w:pPr>
              <w:pStyle w:val="textos-normais"/>
              <w:rPr>
                <w:color w:val="auto"/>
              </w:rPr>
            </w:pPr>
            <w:r w:rsidRPr="003B1316">
              <w:rPr>
                <w:color w:val="auto"/>
              </w:rPr>
              <w:t>Prof. Doutor João Antunes da Silva</w:t>
            </w:r>
          </w:p>
          <w:p w14:paraId="2B7163D4"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737695D8"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290F1E"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3906441"/>
      <w:bookmarkStart w:id="3" w:name="_Hlk106724446"/>
      <w:r w:rsidRPr="00316D94">
        <w:lastRenderedPageBreak/>
        <w:t>Índice</w:t>
      </w:r>
      <w:bookmarkEnd w:id="1"/>
      <w:bookmarkEnd w:id="2"/>
    </w:p>
    <w:p w14:paraId="3787FAD1" w14:textId="0D51692A" w:rsidR="00316EFA"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3906441" w:history="1">
        <w:r w:rsidR="00316EFA" w:rsidRPr="00B13DC2">
          <w:rPr>
            <w:rStyle w:val="Hyperlink"/>
            <w:noProof/>
          </w:rPr>
          <w:t>Índice</w:t>
        </w:r>
        <w:r w:rsidR="00316EFA">
          <w:rPr>
            <w:noProof/>
            <w:webHidden/>
          </w:rPr>
          <w:tab/>
        </w:r>
        <w:r w:rsidR="00316EFA">
          <w:rPr>
            <w:noProof/>
            <w:webHidden/>
          </w:rPr>
          <w:fldChar w:fldCharType="begin"/>
        </w:r>
        <w:r w:rsidR="00316EFA">
          <w:rPr>
            <w:noProof/>
            <w:webHidden/>
          </w:rPr>
          <w:instrText xml:space="preserve"> PAGEREF _Toc123906441 \h </w:instrText>
        </w:r>
        <w:r w:rsidR="00316EFA">
          <w:rPr>
            <w:noProof/>
            <w:webHidden/>
          </w:rPr>
        </w:r>
        <w:r w:rsidR="00316EFA">
          <w:rPr>
            <w:noProof/>
            <w:webHidden/>
          </w:rPr>
          <w:fldChar w:fldCharType="separate"/>
        </w:r>
        <w:r w:rsidR="00316EFA">
          <w:rPr>
            <w:noProof/>
            <w:webHidden/>
          </w:rPr>
          <w:t>ii</w:t>
        </w:r>
        <w:r w:rsidR="00316EFA">
          <w:rPr>
            <w:noProof/>
            <w:webHidden/>
          </w:rPr>
          <w:fldChar w:fldCharType="end"/>
        </w:r>
      </w:hyperlink>
    </w:p>
    <w:p w14:paraId="76AE051B" w14:textId="3FF0A1B3" w:rsidR="00316EFA" w:rsidRDefault="00C255E1">
      <w:pPr>
        <w:pStyle w:val="TOC1"/>
        <w:tabs>
          <w:tab w:val="right" w:leader="dot" w:pos="10194"/>
        </w:tabs>
        <w:rPr>
          <w:rFonts w:asciiTheme="minorHAnsi" w:eastAsiaTheme="minorEastAsia" w:hAnsiTheme="minorHAnsi" w:cstheme="minorBidi"/>
          <w:noProof/>
          <w:sz w:val="22"/>
          <w:szCs w:val="22"/>
          <w:lang w:val="en-GB" w:eastAsia="en-GB"/>
        </w:rPr>
      </w:pPr>
      <w:hyperlink w:anchor="_Toc123906442" w:history="1">
        <w:r w:rsidR="00316EFA" w:rsidRPr="00B13DC2">
          <w:rPr>
            <w:rStyle w:val="Hyperlink"/>
            <w:noProof/>
          </w:rPr>
          <w:t>Lista de tabelas</w:t>
        </w:r>
        <w:r w:rsidR="00316EFA">
          <w:rPr>
            <w:noProof/>
            <w:webHidden/>
          </w:rPr>
          <w:tab/>
        </w:r>
        <w:r w:rsidR="00316EFA">
          <w:rPr>
            <w:noProof/>
            <w:webHidden/>
          </w:rPr>
          <w:fldChar w:fldCharType="begin"/>
        </w:r>
        <w:r w:rsidR="00316EFA">
          <w:rPr>
            <w:noProof/>
            <w:webHidden/>
          </w:rPr>
          <w:instrText xml:space="preserve"> PAGEREF _Toc123906442 \h </w:instrText>
        </w:r>
        <w:r w:rsidR="00316EFA">
          <w:rPr>
            <w:noProof/>
            <w:webHidden/>
          </w:rPr>
        </w:r>
        <w:r w:rsidR="00316EFA">
          <w:rPr>
            <w:noProof/>
            <w:webHidden/>
          </w:rPr>
          <w:fldChar w:fldCharType="separate"/>
        </w:r>
        <w:r w:rsidR="00316EFA">
          <w:rPr>
            <w:noProof/>
            <w:webHidden/>
          </w:rPr>
          <w:t>iv</w:t>
        </w:r>
        <w:r w:rsidR="00316EFA">
          <w:rPr>
            <w:noProof/>
            <w:webHidden/>
          </w:rPr>
          <w:fldChar w:fldCharType="end"/>
        </w:r>
      </w:hyperlink>
    </w:p>
    <w:p w14:paraId="0D06CD34" w14:textId="7C212036" w:rsidR="00316EFA" w:rsidRDefault="00C255E1">
      <w:pPr>
        <w:pStyle w:val="TOC1"/>
        <w:tabs>
          <w:tab w:val="right" w:leader="dot" w:pos="10194"/>
        </w:tabs>
        <w:rPr>
          <w:rFonts w:asciiTheme="minorHAnsi" w:eastAsiaTheme="minorEastAsia" w:hAnsiTheme="minorHAnsi" w:cstheme="minorBidi"/>
          <w:noProof/>
          <w:sz w:val="22"/>
          <w:szCs w:val="22"/>
          <w:lang w:val="en-GB" w:eastAsia="en-GB"/>
        </w:rPr>
      </w:pPr>
      <w:hyperlink w:anchor="_Toc123906443" w:history="1">
        <w:r w:rsidR="00316EFA" w:rsidRPr="00B13DC2">
          <w:rPr>
            <w:rStyle w:val="Hyperlink"/>
            <w:noProof/>
          </w:rPr>
          <w:t>Lista de Figuras</w:t>
        </w:r>
        <w:r w:rsidR="00316EFA">
          <w:rPr>
            <w:noProof/>
            <w:webHidden/>
          </w:rPr>
          <w:tab/>
        </w:r>
        <w:r w:rsidR="00316EFA">
          <w:rPr>
            <w:noProof/>
            <w:webHidden/>
          </w:rPr>
          <w:fldChar w:fldCharType="begin"/>
        </w:r>
        <w:r w:rsidR="00316EFA">
          <w:rPr>
            <w:noProof/>
            <w:webHidden/>
          </w:rPr>
          <w:instrText xml:space="preserve"> PAGEREF _Toc123906443 \h </w:instrText>
        </w:r>
        <w:r w:rsidR="00316EFA">
          <w:rPr>
            <w:noProof/>
            <w:webHidden/>
          </w:rPr>
        </w:r>
        <w:r w:rsidR="00316EFA">
          <w:rPr>
            <w:noProof/>
            <w:webHidden/>
          </w:rPr>
          <w:fldChar w:fldCharType="separate"/>
        </w:r>
        <w:r w:rsidR="00316EFA">
          <w:rPr>
            <w:noProof/>
            <w:webHidden/>
          </w:rPr>
          <w:t>v</w:t>
        </w:r>
        <w:r w:rsidR="00316EFA">
          <w:rPr>
            <w:noProof/>
            <w:webHidden/>
          </w:rPr>
          <w:fldChar w:fldCharType="end"/>
        </w:r>
      </w:hyperlink>
    </w:p>
    <w:p w14:paraId="58FB090C" w14:textId="0A360BD1"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44" w:history="1">
        <w:r w:rsidR="00316EFA" w:rsidRPr="00B13DC2">
          <w:rPr>
            <w:rStyle w:val="Hyperlink"/>
            <w:noProof/>
          </w:rPr>
          <w:t>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Introdução</w:t>
        </w:r>
        <w:r w:rsidR="00316EFA">
          <w:rPr>
            <w:noProof/>
            <w:webHidden/>
          </w:rPr>
          <w:tab/>
        </w:r>
        <w:r w:rsidR="00316EFA">
          <w:rPr>
            <w:noProof/>
            <w:webHidden/>
          </w:rPr>
          <w:fldChar w:fldCharType="begin"/>
        </w:r>
        <w:r w:rsidR="00316EFA">
          <w:rPr>
            <w:noProof/>
            <w:webHidden/>
          </w:rPr>
          <w:instrText xml:space="preserve"> PAGEREF _Toc123906444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3197044D" w14:textId="5E6C3DA5"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5" w:history="1">
        <w:r w:rsidR="00316EFA" w:rsidRPr="00B13DC2">
          <w:rPr>
            <w:rStyle w:val="Hyperlink"/>
            <w:noProof/>
          </w:rPr>
          <w:t>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Descrição do sistema existente</w:t>
        </w:r>
        <w:r w:rsidR="00316EFA">
          <w:rPr>
            <w:noProof/>
            <w:webHidden/>
          </w:rPr>
          <w:tab/>
        </w:r>
        <w:r w:rsidR="00316EFA">
          <w:rPr>
            <w:noProof/>
            <w:webHidden/>
          </w:rPr>
          <w:fldChar w:fldCharType="begin"/>
        </w:r>
        <w:r w:rsidR="00316EFA">
          <w:rPr>
            <w:noProof/>
            <w:webHidden/>
          </w:rPr>
          <w:instrText xml:space="preserve"> PAGEREF _Toc123906445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098CC9E1" w14:textId="6C2AD579"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6" w:history="1">
        <w:r w:rsidR="00316EFA" w:rsidRPr="00B13DC2">
          <w:rPr>
            <w:rStyle w:val="Hyperlink"/>
            <w:noProof/>
          </w:rPr>
          <w:t>1.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Objetivos</w:t>
        </w:r>
        <w:r w:rsidR="00316EFA">
          <w:rPr>
            <w:noProof/>
            <w:webHidden/>
          </w:rPr>
          <w:tab/>
        </w:r>
        <w:r w:rsidR="00316EFA">
          <w:rPr>
            <w:noProof/>
            <w:webHidden/>
          </w:rPr>
          <w:fldChar w:fldCharType="begin"/>
        </w:r>
        <w:r w:rsidR="00316EFA">
          <w:rPr>
            <w:noProof/>
            <w:webHidden/>
          </w:rPr>
          <w:instrText xml:space="preserve"> PAGEREF _Toc123906446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79297049" w14:textId="177DD543"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47" w:history="1">
        <w:r w:rsidR="00316EFA" w:rsidRPr="00B13DC2">
          <w:rPr>
            <w:rStyle w:val="Hyperlink"/>
            <w:noProof/>
          </w:rPr>
          <w:t>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stado da Arte</w:t>
        </w:r>
        <w:r w:rsidR="00316EFA">
          <w:rPr>
            <w:noProof/>
            <w:webHidden/>
          </w:rPr>
          <w:tab/>
        </w:r>
        <w:r w:rsidR="00316EFA">
          <w:rPr>
            <w:noProof/>
            <w:webHidden/>
          </w:rPr>
          <w:fldChar w:fldCharType="begin"/>
        </w:r>
        <w:r w:rsidR="00316EFA">
          <w:rPr>
            <w:noProof/>
            <w:webHidden/>
          </w:rPr>
          <w:instrText xml:space="preserve"> PAGEREF _Toc123906447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45C59F86" w14:textId="144A6FF5"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8" w:history="1">
        <w:r w:rsidR="00316EFA" w:rsidRPr="00B13DC2">
          <w:rPr>
            <w:rStyle w:val="Hyperlink"/>
            <w:noProof/>
          </w:rPr>
          <w:t>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ódigo de barras</w:t>
        </w:r>
        <w:r w:rsidR="00316EFA">
          <w:rPr>
            <w:noProof/>
            <w:webHidden/>
          </w:rPr>
          <w:tab/>
        </w:r>
        <w:r w:rsidR="00316EFA">
          <w:rPr>
            <w:noProof/>
            <w:webHidden/>
          </w:rPr>
          <w:fldChar w:fldCharType="begin"/>
        </w:r>
        <w:r w:rsidR="00316EFA">
          <w:rPr>
            <w:noProof/>
            <w:webHidden/>
          </w:rPr>
          <w:instrText xml:space="preserve"> PAGEREF _Toc123906448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4985AD06" w14:textId="6D6AA03F"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9" w:history="1">
        <w:r w:rsidR="00316EFA" w:rsidRPr="00B13DC2">
          <w:rPr>
            <w:rStyle w:val="Hyperlink"/>
            <w:noProof/>
          </w:rPr>
          <w:t>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nálise de cada tipo de código de barras</w:t>
        </w:r>
        <w:r w:rsidR="00316EFA">
          <w:rPr>
            <w:noProof/>
            <w:webHidden/>
          </w:rPr>
          <w:tab/>
        </w:r>
        <w:r w:rsidR="00316EFA">
          <w:rPr>
            <w:noProof/>
            <w:webHidden/>
          </w:rPr>
          <w:fldChar w:fldCharType="begin"/>
        </w:r>
        <w:r w:rsidR="00316EFA">
          <w:rPr>
            <w:noProof/>
            <w:webHidden/>
          </w:rPr>
          <w:instrText xml:space="preserve"> PAGEREF _Toc123906449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284B94C0" w14:textId="5EE5E7BD"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0" w:history="1">
        <w:r w:rsidR="00316EFA" w:rsidRPr="00B13DC2">
          <w:rPr>
            <w:rStyle w:val="Hyperlink"/>
            <w:noProof/>
          </w:rPr>
          <w:t>2.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Texto com watermark</w:t>
        </w:r>
        <w:r w:rsidR="00316EFA">
          <w:rPr>
            <w:noProof/>
            <w:webHidden/>
          </w:rPr>
          <w:tab/>
        </w:r>
        <w:r w:rsidR="00316EFA">
          <w:rPr>
            <w:noProof/>
            <w:webHidden/>
          </w:rPr>
          <w:fldChar w:fldCharType="begin"/>
        </w:r>
        <w:r w:rsidR="00316EFA">
          <w:rPr>
            <w:noProof/>
            <w:webHidden/>
          </w:rPr>
          <w:instrText xml:space="preserve"> PAGEREF _Toc123906450 \h </w:instrText>
        </w:r>
        <w:r w:rsidR="00316EFA">
          <w:rPr>
            <w:noProof/>
            <w:webHidden/>
          </w:rPr>
        </w:r>
        <w:r w:rsidR="00316EFA">
          <w:rPr>
            <w:noProof/>
            <w:webHidden/>
          </w:rPr>
          <w:fldChar w:fldCharType="separate"/>
        </w:r>
        <w:r w:rsidR="00316EFA">
          <w:rPr>
            <w:noProof/>
            <w:webHidden/>
          </w:rPr>
          <w:t>4</w:t>
        </w:r>
        <w:r w:rsidR="00316EFA">
          <w:rPr>
            <w:noProof/>
            <w:webHidden/>
          </w:rPr>
          <w:fldChar w:fldCharType="end"/>
        </w:r>
      </w:hyperlink>
    </w:p>
    <w:p w14:paraId="76964DDB" w14:textId="040B540D"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1" w:history="1">
        <w:r w:rsidR="00316EFA" w:rsidRPr="00B13DC2">
          <w:rPr>
            <w:rStyle w:val="Hyperlink"/>
            <w:noProof/>
          </w:rPr>
          <w:t>2.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taque zero com mudança de texto</w:t>
        </w:r>
        <w:r w:rsidR="00316EFA">
          <w:rPr>
            <w:noProof/>
            <w:webHidden/>
          </w:rPr>
          <w:tab/>
        </w:r>
        <w:r w:rsidR="00316EFA">
          <w:rPr>
            <w:noProof/>
            <w:webHidden/>
          </w:rPr>
          <w:fldChar w:fldCharType="begin"/>
        </w:r>
        <w:r w:rsidR="00316EFA">
          <w:rPr>
            <w:noProof/>
            <w:webHidden/>
          </w:rPr>
          <w:instrText xml:space="preserve"> PAGEREF _Toc123906451 \h </w:instrText>
        </w:r>
        <w:r w:rsidR="00316EFA">
          <w:rPr>
            <w:noProof/>
            <w:webHidden/>
          </w:rPr>
        </w:r>
        <w:r w:rsidR="00316EFA">
          <w:rPr>
            <w:noProof/>
            <w:webHidden/>
          </w:rPr>
          <w:fldChar w:fldCharType="separate"/>
        </w:r>
        <w:r w:rsidR="00316EFA">
          <w:rPr>
            <w:noProof/>
            <w:webHidden/>
          </w:rPr>
          <w:t>4</w:t>
        </w:r>
        <w:r w:rsidR="00316EFA">
          <w:rPr>
            <w:noProof/>
            <w:webHidden/>
          </w:rPr>
          <w:fldChar w:fldCharType="end"/>
        </w:r>
      </w:hyperlink>
    </w:p>
    <w:p w14:paraId="7F35CF07" w14:textId="11DB3B28"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2" w:history="1">
        <w:r w:rsidR="00316EFA" w:rsidRPr="00B13DC2">
          <w:rPr>
            <w:rStyle w:val="Hyperlink"/>
            <w:noProof/>
          </w:rPr>
          <w:t>2.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xemplo</w:t>
        </w:r>
        <w:r w:rsidR="00316EFA">
          <w:rPr>
            <w:noProof/>
            <w:webHidden/>
          </w:rPr>
          <w:tab/>
        </w:r>
        <w:r w:rsidR="00316EFA">
          <w:rPr>
            <w:noProof/>
            <w:webHidden/>
          </w:rPr>
          <w:fldChar w:fldCharType="begin"/>
        </w:r>
        <w:r w:rsidR="00316EFA">
          <w:rPr>
            <w:noProof/>
            <w:webHidden/>
          </w:rPr>
          <w:instrText xml:space="preserve"> PAGEREF _Toc123906452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4E544524" w14:textId="4DCA4E90"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3" w:history="1">
        <w:r w:rsidR="00316EFA" w:rsidRPr="00B13DC2">
          <w:rPr>
            <w:rStyle w:val="Hyperlink"/>
            <w:noProof/>
          </w:rPr>
          <w:t>2.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Vantagens</w:t>
        </w:r>
        <w:r w:rsidR="00316EFA">
          <w:rPr>
            <w:noProof/>
            <w:webHidden/>
          </w:rPr>
          <w:tab/>
        </w:r>
        <w:r w:rsidR="00316EFA">
          <w:rPr>
            <w:noProof/>
            <w:webHidden/>
          </w:rPr>
          <w:fldChar w:fldCharType="begin"/>
        </w:r>
        <w:r w:rsidR="00316EFA">
          <w:rPr>
            <w:noProof/>
            <w:webHidden/>
          </w:rPr>
          <w:instrText xml:space="preserve"> PAGEREF _Toc123906453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11ED4AD3" w14:textId="3D299F15"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4" w:history="1">
        <w:r w:rsidR="00316EFA" w:rsidRPr="00B13DC2">
          <w:rPr>
            <w:rStyle w:val="Hyperlink"/>
            <w:noProof/>
          </w:rPr>
          <w:t>2.2.1.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Desvantagens</w:t>
        </w:r>
        <w:r w:rsidR="00316EFA">
          <w:rPr>
            <w:noProof/>
            <w:webHidden/>
          </w:rPr>
          <w:tab/>
        </w:r>
        <w:r w:rsidR="00316EFA">
          <w:rPr>
            <w:noProof/>
            <w:webHidden/>
          </w:rPr>
          <w:fldChar w:fldCharType="begin"/>
        </w:r>
        <w:r w:rsidR="00316EFA">
          <w:rPr>
            <w:noProof/>
            <w:webHidden/>
          </w:rPr>
          <w:instrText xml:space="preserve"> PAGEREF _Toc123906454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575C44D6" w14:textId="1C387EF2"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5" w:history="1">
        <w:r w:rsidR="00316EFA" w:rsidRPr="00B13DC2">
          <w:rPr>
            <w:rStyle w:val="Hyperlink"/>
            <w:rFonts w:eastAsia="Arial MT"/>
            <w:noProof/>
            <w:lang w:eastAsia="en-US"/>
          </w:rPr>
          <w:t>2.2.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taque zero sem mudança no texto</w:t>
        </w:r>
        <w:r w:rsidR="00316EFA">
          <w:rPr>
            <w:noProof/>
            <w:webHidden/>
          </w:rPr>
          <w:tab/>
        </w:r>
        <w:r w:rsidR="00316EFA">
          <w:rPr>
            <w:noProof/>
            <w:webHidden/>
          </w:rPr>
          <w:fldChar w:fldCharType="begin"/>
        </w:r>
        <w:r w:rsidR="00316EFA">
          <w:rPr>
            <w:noProof/>
            <w:webHidden/>
          </w:rPr>
          <w:instrText xml:space="preserve"> PAGEREF _Toc123906455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09C9AAD3" w14:textId="3D1FFED3"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6" w:history="1">
        <w:r w:rsidR="00316EFA" w:rsidRPr="00B13DC2">
          <w:rPr>
            <w:rStyle w:val="Hyperlink"/>
            <w:noProof/>
          </w:rPr>
          <w:t>2.2.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Vantagens</w:t>
        </w:r>
        <w:r w:rsidR="00316EFA">
          <w:rPr>
            <w:noProof/>
            <w:webHidden/>
          </w:rPr>
          <w:tab/>
        </w:r>
        <w:r w:rsidR="00316EFA">
          <w:rPr>
            <w:noProof/>
            <w:webHidden/>
          </w:rPr>
          <w:fldChar w:fldCharType="begin"/>
        </w:r>
        <w:r w:rsidR="00316EFA">
          <w:rPr>
            <w:noProof/>
            <w:webHidden/>
          </w:rPr>
          <w:instrText xml:space="preserve"> PAGEREF _Toc123906456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18AB1568" w14:textId="6B4E9A92"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7" w:history="1">
        <w:r w:rsidR="00316EFA" w:rsidRPr="00B13DC2">
          <w:rPr>
            <w:rStyle w:val="Hyperlink"/>
            <w:rFonts w:eastAsia="Arial MT"/>
            <w:noProof/>
            <w:lang w:eastAsia="en-US"/>
          </w:rPr>
          <w:t>2.2.2.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Desvantagens</w:t>
        </w:r>
        <w:r w:rsidR="00316EFA">
          <w:rPr>
            <w:noProof/>
            <w:webHidden/>
          </w:rPr>
          <w:tab/>
        </w:r>
        <w:r w:rsidR="00316EFA">
          <w:rPr>
            <w:noProof/>
            <w:webHidden/>
          </w:rPr>
          <w:fldChar w:fldCharType="begin"/>
        </w:r>
        <w:r w:rsidR="00316EFA">
          <w:rPr>
            <w:noProof/>
            <w:webHidden/>
          </w:rPr>
          <w:instrText xml:space="preserve"> PAGEREF _Toc123906457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7660E575" w14:textId="0F267B26"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8" w:history="1">
        <w:r w:rsidR="00316EFA" w:rsidRPr="00B13DC2">
          <w:rPr>
            <w:rStyle w:val="Hyperlink"/>
            <w:rFonts w:eastAsia="Arial MT"/>
            <w:noProof/>
            <w:lang w:eastAsia="en-US"/>
          </w:rPr>
          <w:t>2.2.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Documentos texto baseados em Eigenvalues</w:t>
        </w:r>
        <w:r w:rsidR="00316EFA">
          <w:rPr>
            <w:noProof/>
            <w:webHidden/>
          </w:rPr>
          <w:tab/>
        </w:r>
        <w:r w:rsidR="00316EFA">
          <w:rPr>
            <w:noProof/>
            <w:webHidden/>
          </w:rPr>
          <w:fldChar w:fldCharType="begin"/>
        </w:r>
        <w:r w:rsidR="00316EFA">
          <w:rPr>
            <w:noProof/>
            <w:webHidden/>
          </w:rPr>
          <w:instrText xml:space="preserve"> PAGEREF _Toc123906458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7E4FBFEC" w14:textId="3BC61CB2"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9" w:history="1">
        <w:r w:rsidR="00316EFA" w:rsidRPr="00B13DC2">
          <w:rPr>
            <w:rStyle w:val="Hyperlink"/>
            <w:rFonts w:eastAsia="Arial MT"/>
            <w:noProof/>
            <w:lang w:eastAsia="en-US"/>
          </w:rPr>
          <w:t>2.2.3.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Testes</w:t>
        </w:r>
        <w:r w:rsidR="00316EFA">
          <w:rPr>
            <w:noProof/>
            <w:webHidden/>
          </w:rPr>
          <w:tab/>
        </w:r>
        <w:r w:rsidR="00316EFA">
          <w:rPr>
            <w:noProof/>
            <w:webHidden/>
          </w:rPr>
          <w:fldChar w:fldCharType="begin"/>
        </w:r>
        <w:r w:rsidR="00316EFA">
          <w:rPr>
            <w:noProof/>
            <w:webHidden/>
          </w:rPr>
          <w:instrText xml:space="preserve"> PAGEREF _Toc123906459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5482BBD7" w14:textId="1EADAC85"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0" w:history="1">
        <w:r w:rsidR="00316EFA" w:rsidRPr="00B13DC2">
          <w:rPr>
            <w:rStyle w:val="Hyperlink"/>
            <w:rFonts w:eastAsia="Arial MT"/>
            <w:noProof/>
            <w:lang w:eastAsia="en-US"/>
          </w:rPr>
          <w:t>2.2.3.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Vantagens</w:t>
        </w:r>
        <w:r w:rsidR="00316EFA">
          <w:rPr>
            <w:noProof/>
            <w:webHidden/>
          </w:rPr>
          <w:tab/>
        </w:r>
        <w:r w:rsidR="00316EFA">
          <w:rPr>
            <w:noProof/>
            <w:webHidden/>
          </w:rPr>
          <w:fldChar w:fldCharType="begin"/>
        </w:r>
        <w:r w:rsidR="00316EFA">
          <w:rPr>
            <w:noProof/>
            <w:webHidden/>
          </w:rPr>
          <w:instrText xml:space="preserve"> PAGEREF _Toc123906460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366D11BB" w14:textId="31EE2404"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1" w:history="1">
        <w:r w:rsidR="00316EFA" w:rsidRPr="00B13DC2">
          <w:rPr>
            <w:rStyle w:val="Hyperlink"/>
            <w:rFonts w:eastAsia="Arial MT"/>
            <w:noProof/>
          </w:rPr>
          <w:t>2.2.3.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rPr>
          <w:t>Desvantagens</w:t>
        </w:r>
        <w:r w:rsidR="00316EFA">
          <w:rPr>
            <w:noProof/>
            <w:webHidden/>
          </w:rPr>
          <w:tab/>
        </w:r>
        <w:r w:rsidR="00316EFA">
          <w:rPr>
            <w:noProof/>
            <w:webHidden/>
          </w:rPr>
          <w:fldChar w:fldCharType="begin"/>
        </w:r>
        <w:r w:rsidR="00316EFA">
          <w:rPr>
            <w:noProof/>
            <w:webHidden/>
          </w:rPr>
          <w:instrText xml:space="preserve"> PAGEREF _Toc123906461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114DF89F" w14:textId="06164D5B"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62" w:history="1">
        <w:r w:rsidR="00316EFA" w:rsidRPr="00B13DC2">
          <w:rPr>
            <w:rStyle w:val="Hyperlink"/>
            <w:rFonts w:eastAsia="Arial MT"/>
            <w:noProof/>
            <w:lang w:eastAsia="en-US"/>
          </w:rPr>
          <w:t>2.2.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Line-Shift Coding</w:t>
        </w:r>
        <w:r w:rsidR="00316EFA">
          <w:rPr>
            <w:noProof/>
            <w:webHidden/>
          </w:rPr>
          <w:tab/>
        </w:r>
        <w:r w:rsidR="00316EFA">
          <w:rPr>
            <w:noProof/>
            <w:webHidden/>
          </w:rPr>
          <w:fldChar w:fldCharType="begin"/>
        </w:r>
        <w:r w:rsidR="00316EFA">
          <w:rPr>
            <w:noProof/>
            <w:webHidden/>
          </w:rPr>
          <w:instrText xml:space="preserve"> PAGEREF _Toc123906462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77479C63" w14:textId="489E955B"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63" w:history="1">
        <w:r w:rsidR="00316EFA" w:rsidRPr="00B13DC2">
          <w:rPr>
            <w:rStyle w:val="Hyperlink"/>
            <w:rFonts w:eastAsia="Arial MT"/>
            <w:noProof/>
            <w:lang w:val="en-GB" w:eastAsia="en-US"/>
          </w:rPr>
          <w:t>2.2.4.1.   Word-Shift Coding</w:t>
        </w:r>
        <w:r w:rsidR="00316EFA">
          <w:rPr>
            <w:noProof/>
            <w:webHidden/>
          </w:rPr>
          <w:tab/>
        </w:r>
        <w:r w:rsidR="00316EFA">
          <w:rPr>
            <w:noProof/>
            <w:webHidden/>
          </w:rPr>
          <w:fldChar w:fldCharType="begin"/>
        </w:r>
        <w:r w:rsidR="00316EFA">
          <w:rPr>
            <w:noProof/>
            <w:webHidden/>
          </w:rPr>
          <w:instrText xml:space="preserve"> PAGEREF _Toc123906463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11477DC0" w14:textId="310AFC06"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64" w:history="1">
        <w:r w:rsidR="00316EFA" w:rsidRPr="00B13DC2">
          <w:rPr>
            <w:rStyle w:val="Hyperlink"/>
            <w:rFonts w:eastAsia="Arial MT"/>
            <w:noProof/>
            <w:lang w:val="en-GB" w:eastAsia="en-US"/>
          </w:rPr>
          <w:t>2.2.4.2.   Character Coding</w:t>
        </w:r>
        <w:r w:rsidR="00316EFA">
          <w:rPr>
            <w:noProof/>
            <w:webHidden/>
          </w:rPr>
          <w:tab/>
        </w:r>
        <w:r w:rsidR="00316EFA">
          <w:rPr>
            <w:noProof/>
            <w:webHidden/>
          </w:rPr>
          <w:fldChar w:fldCharType="begin"/>
        </w:r>
        <w:r w:rsidR="00316EFA">
          <w:rPr>
            <w:noProof/>
            <w:webHidden/>
          </w:rPr>
          <w:instrText xml:space="preserve"> PAGEREF _Toc123906464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7EAFE4EB" w14:textId="2E141690"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65" w:history="1">
        <w:r w:rsidR="00316EFA" w:rsidRPr="00B13DC2">
          <w:rPr>
            <w:rStyle w:val="Hyperlink"/>
            <w:rFonts w:eastAsia="Arial MT"/>
            <w:noProof/>
            <w:lang w:eastAsia="en-US"/>
          </w:rPr>
          <w:t>2.2.4.3. Vantagens dos métodos</w:t>
        </w:r>
        <w:r w:rsidR="00316EFA">
          <w:rPr>
            <w:noProof/>
            <w:webHidden/>
          </w:rPr>
          <w:tab/>
        </w:r>
        <w:r w:rsidR="00316EFA">
          <w:rPr>
            <w:noProof/>
            <w:webHidden/>
          </w:rPr>
          <w:fldChar w:fldCharType="begin"/>
        </w:r>
        <w:r w:rsidR="00316EFA">
          <w:rPr>
            <w:noProof/>
            <w:webHidden/>
          </w:rPr>
          <w:instrText xml:space="preserve"> PAGEREF _Toc123906465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3CEE1816" w14:textId="3F65B944" w:rsidR="00316EFA" w:rsidRDefault="00C255E1">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6" w:history="1">
        <w:r w:rsidR="00316EFA" w:rsidRPr="00B13DC2">
          <w:rPr>
            <w:rStyle w:val="Hyperlink"/>
            <w:rFonts w:eastAsia="Arial MT"/>
            <w:noProof/>
            <w:lang w:eastAsia="en-US"/>
          </w:rPr>
          <w:t>2.2.4.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rPr>
          <w:t>Desvantagens dos métodos</w:t>
        </w:r>
        <w:r w:rsidR="00316EFA">
          <w:rPr>
            <w:noProof/>
            <w:webHidden/>
          </w:rPr>
          <w:tab/>
        </w:r>
        <w:r w:rsidR="00316EFA">
          <w:rPr>
            <w:noProof/>
            <w:webHidden/>
          </w:rPr>
          <w:fldChar w:fldCharType="begin"/>
        </w:r>
        <w:r w:rsidR="00316EFA">
          <w:rPr>
            <w:noProof/>
            <w:webHidden/>
          </w:rPr>
          <w:instrText xml:space="preserve"> PAGEREF _Toc123906466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151EE2A1" w14:textId="49B806C1"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67" w:history="1">
        <w:r w:rsidR="00316EFA" w:rsidRPr="00B13DC2">
          <w:rPr>
            <w:rStyle w:val="Hyperlink"/>
            <w:rFonts w:eastAsia="Arial MT"/>
            <w:noProof/>
            <w:lang w:eastAsia="en-US"/>
          </w:rPr>
          <w:t>2.2.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ECL zero-based watermarking</w:t>
        </w:r>
        <w:r w:rsidR="00316EFA">
          <w:rPr>
            <w:noProof/>
            <w:webHidden/>
          </w:rPr>
          <w:tab/>
        </w:r>
        <w:r w:rsidR="00316EFA">
          <w:rPr>
            <w:noProof/>
            <w:webHidden/>
          </w:rPr>
          <w:fldChar w:fldCharType="begin"/>
        </w:r>
        <w:r w:rsidR="00316EFA">
          <w:rPr>
            <w:noProof/>
            <w:webHidden/>
          </w:rPr>
          <w:instrText xml:space="preserve"> PAGEREF _Toc123906467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5CE8FDC6" w14:textId="74118025"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68" w:history="1">
        <w:r w:rsidR="00316EFA" w:rsidRPr="00B13DC2">
          <w:rPr>
            <w:rStyle w:val="Hyperlink"/>
            <w:rFonts w:eastAsia="Arial MT"/>
            <w:noProof/>
            <w:lang w:eastAsia="en-US"/>
          </w:rPr>
          <w:t>2.2.5.1. Vantagens</w:t>
        </w:r>
        <w:r w:rsidR="00316EFA">
          <w:rPr>
            <w:noProof/>
            <w:webHidden/>
          </w:rPr>
          <w:tab/>
        </w:r>
        <w:r w:rsidR="00316EFA">
          <w:rPr>
            <w:noProof/>
            <w:webHidden/>
          </w:rPr>
          <w:fldChar w:fldCharType="begin"/>
        </w:r>
        <w:r w:rsidR="00316EFA">
          <w:rPr>
            <w:noProof/>
            <w:webHidden/>
          </w:rPr>
          <w:instrText xml:space="preserve"> PAGEREF _Toc123906468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715C731D" w14:textId="29CC2CC4"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69" w:history="1">
        <w:r w:rsidR="00316EFA" w:rsidRPr="00B13DC2">
          <w:rPr>
            <w:rStyle w:val="Hyperlink"/>
            <w:rFonts w:eastAsia="Arial MT"/>
            <w:noProof/>
            <w:lang w:eastAsia="en-US"/>
          </w:rPr>
          <w:t>2.2.5.2. Desvantagens</w:t>
        </w:r>
        <w:r w:rsidR="00316EFA">
          <w:rPr>
            <w:noProof/>
            <w:webHidden/>
          </w:rPr>
          <w:tab/>
        </w:r>
        <w:r w:rsidR="00316EFA">
          <w:rPr>
            <w:noProof/>
            <w:webHidden/>
          </w:rPr>
          <w:fldChar w:fldCharType="begin"/>
        </w:r>
        <w:r w:rsidR="00316EFA">
          <w:rPr>
            <w:noProof/>
            <w:webHidden/>
          </w:rPr>
          <w:instrText xml:space="preserve"> PAGEREF _Toc123906469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02B905BE" w14:textId="652868D1"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0" w:history="1">
        <w:r w:rsidR="00316EFA" w:rsidRPr="00B13DC2">
          <w:rPr>
            <w:rStyle w:val="Hyperlink"/>
            <w:rFonts w:eastAsia="Arial MT"/>
            <w:noProof/>
            <w:lang w:eastAsia="en-US"/>
          </w:rPr>
          <w:t>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Qrcode</w:t>
        </w:r>
        <w:r w:rsidR="00316EFA">
          <w:rPr>
            <w:noProof/>
            <w:webHidden/>
          </w:rPr>
          <w:tab/>
        </w:r>
        <w:r w:rsidR="00316EFA">
          <w:rPr>
            <w:noProof/>
            <w:webHidden/>
          </w:rPr>
          <w:fldChar w:fldCharType="begin"/>
        </w:r>
        <w:r w:rsidR="00316EFA">
          <w:rPr>
            <w:noProof/>
            <w:webHidden/>
          </w:rPr>
          <w:instrText xml:space="preserve"> PAGEREF _Toc123906470 \h </w:instrText>
        </w:r>
        <w:r w:rsidR="00316EFA">
          <w:rPr>
            <w:noProof/>
            <w:webHidden/>
          </w:rPr>
        </w:r>
        <w:r w:rsidR="00316EFA">
          <w:rPr>
            <w:noProof/>
            <w:webHidden/>
          </w:rPr>
          <w:fldChar w:fldCharType="separate"/>
        </w:r>
        <w:r w:rsidR="00316EFA">
          <w:rPr>
            <w:noProof/>
            <w:webHidden/>
          </w:rPr>
          <w:t>10</w:t>
        </w:r>
        <w:r w:rsidR="00316EFA">
          <w:rPr>
            <w:noProof/>
            <w:webHidden/>
          </w:rPr>
          <w:fldChar w:fldCharType="end"/>
        </w:r>
      </w:hyperlink>
    </w:p>
    <w:p w14:paraId="0F1DF436" w14:textId="52948D49"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1" w:history="1">
        <w:r w:rsidR="00316EFA" w:rsidRPr="00B13DC2">
          <w:rPr>
            <w:rStyle w:val="Hyperlink"/>
            <w:rFonts w:eastAsia="Arial MT"/>
            <w:noProof/>
            <w:lang w:eastAsia="en-US"/>
          </w:rPr>
          <w:t>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Código de barras 128</w:t>
        </w:r>
        <w:r w:rsidR="00316EFA">
          <w:rPr>
            <w:noProof/>
            <w:webHidden/>
          </w:rPr>
          <w:tab/>
        </w:r>
        <w:r w:rsidR="00316EFA">
          <w:rPr>
            <w:noProof/>
            <w:webHidden/>
          </w:rPr>
          <w:fldChar w:fldCharType="begin"/>
        </w:r>
        <w:r w:rsidR="00316EFA">
          <w:rPr>
            <w:noProof/>
            <w:webHidden/>
          </w:rPr>
          <w:instrText xml:space="preserve"> PAGEREF _Toc123906471 \h </w:instrText>
        </w:r>
        <w:r w:rsidR="00316EFA">
          <w:rPr>
            <w:noProof/>
            <w:webHidden/>
          </w:rPr>
        </w:r>
        <w:r w:rsidR="00316EFA">
          <w:rPr>
            <w:noProof/>
            <w:webHidden/>
          </w:rPr>
          <w:fldChar w:fldCharType="separate"/>
        </w:r>
        <w:r w:rsidR="00316EFA">
          <w:rPr>
            <w:noProof/>
            <w:webHidden/>
          </w:rPr>
          <w:t>12</w:t>
        </w:r>
        <w:r w:rsidR="00316EFA">
          <w:rPr>
            <w:noProof/>
            <w:webHidden/>
          </w:rPr>
          <w:fldChar w:fldCharType="end"/>
        </w:r>
      </w:hyperlink>
    </w:p>
    <w:p w14:paraId="0B2E7937" w14:textId="0190BCA6"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2" w:history="1">
        <w:r w:rsidR="00316EFA" w:rsidRPr="00B13DC2">
          <w:rPr>
            <w:rStyle w:val="Hyperlink"/>
            <w:noProof/>
          </w:rPr>
          <w:t>5.</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ntropia documento com watermark</w:t>
        </w:r>
        <w:r w:rsidR="00316EFA">
          <w:rPr>
            <w:noProof/>
            <w:webHidden/>
          </w:rPr>
          <w:tab/>
        </w:r>
        <w:r w:rsidR="00316EFA">
          <w:rPr>
            <w:noProof/>
            <w:webHidden/>
          </w:rPr>
          <w:fldChar w:fldCharType="begin"/>
        </w:r>
        <w:r w:rsidR="00316EFA">
          <w:rPr>
            <w:noProof/>
            <w:webHidden/>
          </w:rPr>
          <w:instrText xml:space="preserve"> PAGEREF _Toc123906472 \h </w:instrText>
        </w:r>
        <w:r w:rsidR="00316EFA">
          <w:rPr>
            <w:noProof/>
            <w:webHidden/>
          </w:rPr>
        </w:r>
        <w:r w:rsidR="00316EFA">
          <w:rPr>
            <w:noProof/>
            <w:webHidden/>
          </w:rPr>
          <w:fldChar w:fldCharType="separate"/>
        </w:r>
        <w:r w:rsidR="00316EFA">
          <w:rPr>
            <w:noProof/>
            <w:webHidden/>
          </w:rPr>
          <w:t>14</w:t>
        </w:r>
        <w:r w:rsidR="00316EFA">
          <w:rPr>
            <w:noProof/>
            <w:webHidden/>
          </w:rPr>
          <w:fldChar w:fldCharType="end"/>
        </w:r>
      </w:hyperlink>
    </w:p>
    <w:p w14:paraId="10ECE2F0" w14:textId="2CB23207"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3" w:history="1">
        <w:r w:rsidR="00316EFA" w:rsidRPr="00B13DC2">
          <w:rPr>
            <w:rStyle w:val="Hyperlink"/>
            <w:rFonts w:eastAsia="Arial MT"/>
            <w:noProof/>
            <w:lang w:eastAsia="en-US"/>
          </w:rPr>
          <w:t>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Métodos implementados</w:t>
        </w:r>
        <w:r w:rsidR="00316EFA">
          <w:rPr>
            <w:noProof/>
            <w:webHidden/>
          </w:rPr>
          <w:tab/>
        </w:r>
        <w:r w:rsidR="00316EFA">
          <w:rPr>
            <w:noProof/>
            <w:webHidden/>
          </w:rPr>
          <w:fldChar w:fldCharType="begin"/>
        </w:r>
        <w:r w:rsidR="00316EFA">
          <w:rPr>
            <w:noProof/>
            <w:webHidden/>
          </w:rPr>
          <w:instrText xml:space="preserve"> PAGEREF _Toc123906473 \h </w:instrText>
        </w:r>
        <w:r w:rsidR="00316EFA">
          <w:rPr>
            <w:noProof/>
            <w:webHidden/>
          </w:rPr>
        </w:r>
        <w:r w:rsidR="00316EFA">
          <w:rPr>
            <w:noProof/>
            <w:webHidden/>
          </w:rPr>
          <w:fldChar w:fldCharType="separate"/>
        </w:r>
        <w:r w:rsidR="00316EFA">
          <w:rPr>
            <w:noProof/>
            <w:webHidden/>
          </w:rPr>
          <w:t>16</w:t>
        </w:r>
        <w:r w:rsidR="00316EFA">
          <w:rPr>
            <w:noProof/>
            <w:webHidden/>
          </w:rPr>
          <w:fldChar w:fldCharType="end"/>
        </w:r>
      </w:hyperlink>
    </w:p>
    <w:p w14:paraId="6ACACE40" w14:textId="51B22B7A"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4" w:history="1">
        <w:r w:rsidR="00316EFA" w:rsidRPr="00B13DC2">
          <w:rPr>
            <w:rStyle w:val="Hyperlink"/>
            <w:rFonts w:eastAsia="Arial MT"/>
            <w:noProof/>
            <w:lang w:eastAsia="en-US"/>
          </w:rPr>
          <w:t>6.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imeira implementação</w:t>
        </w:r>
        <w:r w:rsidR="00316EFA">
          <w:rPr>
            <w:noProof/>
            <w:webHidden/>
          </w:rPr>
          <w:tab/>
        </w:r>
        <w:r w:rsidR="00316EFA">
          <w:rPr>
            <w:noProof/>
            <w:webHidden/>
          </w:rPr>
          <w:fldChar w:fldCharType="begin"/>
        </w:r>
        <w:r w:rsidR="00316EFA">
          <w:rPr>
            <w:noProof/>
            <w:webHidden/>
          </w:rPr>
          <w:instrText xml:space="preserve"> PAGEREF _Toc123906474 \h </w:instrText>
        </w:r>
        <w:r w:rsidR="00316EFA">
          <w:rPr>
            <w:noProof/>
            <w:webHidden/>
          </w:rPr>
        </w:r>
        <w:r w:rsidR="00316EFA">
          <w:rPr>
            <w:noProof/>
            <w:webHidden/>
          </w:rPr>
          <w:fldChar w:fldCharType="separate"/>
        </w:r>
        <w:r w:rsidR="00316EFA">
          <w:rPr>
            <w:noProof/>
            <w:webHidden/>
          </w:rPr>
          <w:t>16</w:t>
        </w:r>
        <w:r w:rsidR="00316EFA">
          <w:rPr>
            <w:noProof/>
            <w:webHidden/>
          </w:rPr>
          <w:fldChar w:fldCharType="end"/>
        </w:r>
      </w:hyperlink>
    </w:p>
    <w:p w14:paraId="01576EE1" w14:textId="76DB8460"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5" w:history="1">
        <w:r w:rsidR="00316EFA" w:rsidRPr="00B13DC2">
          <w:rPr>
            <w:rStyle w:val="Hyperlink"/>
            <w:noProof/>
          </w:rPr>
          <w:t>6.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nálise de quantidade de qrcode para análise forense</w:t>
        </w:r>
        <w:r w:rsidR="00316EFA">
          <w:rPr>
            <w:noProof/>
            <w:webHidden/>
          </w:rPr>
          <w:tab/>
        </w:r>
        <w:r w:rsidR="00316EFA">
          <w:rPr>
            <w:noProof/>
            <w:webHidden/>
          </w:rPr>
          <w:fldChar w:fldCharType="begin"/>
        </w:r>
        <w:r w:rsidR="00316EFA">
          <w:rPr>
            <w:noProof/>
            <w:webHidden/>
          </w:rPr>
          <w:instrText xml:space="preserve"> PAGEREF _Toc123906475 \h </w:instrText>
        </w:r>
        <w:r w:rsidR="00316EFA">
          <w:rPr>
            <w:noProof/>
            <w:webHidden/>
          </w:rPr>
        </w:r>
        <w:r w:rsidR="00316EFA">
          <w:rPr>
            <w:noProof/>
            <w:webHidden/>
          </w:rPr>
          <w:fldChar w:fldCharType="separate"/>
        </w:r>
        <w:r w:rsidR="00316EFA">
          <w:rPr>
            <w:noProof/>
            <w:webHidden/>
          </w:rPr>
          <w:t>20</w:t>
        </w:r>
        <w:r w:rsidR="00316EFA">
          <w:rPr>
            <w:noProof/>
            <w:webHidden/>
          </w:rPr>
          <w:fldChar w:fldCharType="end"/>
        </w:r>
      </w:hyperlink>
    </w:p>
    <w:p w14:paraId="12456A82" w14:textId="26ADC116"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6" w:history="1">
        <w:r w:rsidR="00316EFA" w:rsidRPr="00B13DC2">
          <w:rPr>
            <w:rStyle w:val="Hyperlink"/>
            <w:rFonts w:eastAsia="Arial MT"/>
            <w:noProof/>
            <w:lang w:eastAsia="en-US"/>
          </w:rPr>
          <w:t>6.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nálise forense com 9 qrcode com processamento de imagem</w:t>
        </w:r>
        <w:r w:rsidR="00316EFA">
          <w:rPr>
            <w:noProof/>
            <w:webHidden/>
          </w:rPr>
          <w:tab/>
        </w:r>
        <w:r w:rsidR="00316EFA">
          <w:rPr>
            <w:noProof/>
            <w:webHidden/>
          </w:rPr>
          <w:fldChar w:fldCharType="begin"/>
        </w:r>
        <w:r w:rsidR="00316EFA">
          <w:rPr>
            <w:noProof/>
            <w:webHidden/>
          </w:rPr>
          <w:instrText xml:space="preserve"> PAGEREF _Toc123906476 \h </w:instrText>
        </w:r>
        <w:r w:rsidR="00316EFA">
          <w:rPr>
            <w:noProof/>
            <w:webHidden/>
          </w:rPr>
        </w:r>
        <w:r w:rsidR="00316EFA">
          <w:rPr>
            <w:noProof/>
            <w:webHidden/>
          </w:rPr>
          <w:fldChar w:fldCharType="separate"/>
        </w:r>
        <w:r w:rsidR="00316EFA">
          <w:rPr>
            <w:noProof/>
            <w:webHidden/>
          </w:rPr>
          <w:t>21</w:t>
        </w:r>
        <w:r w:rsidR="00316EFA">
          <w:rPr>
            <w:noProof/>
            <w:webHidden/>
          </w:rPr>
          <w:fldChar w:fldCharType="end"/>
        </w:r>
      </w:hyperlink>
    </w:p>
    <w:p w14:paraId="0C13BC9F" w14:textId="3ADF11A3"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7" w:history="1">
        <w:r w:rsidR="00316EFA" w:rsidRPr="00B13DC2">
          <w:rPr>
            <w:rStyle w:val="Hyperlink"/>
            <w:rFonts w:eastAsia="Arial MT"/>
            <w:noProof/>
            <w:lang w:eastAsia="en-US"/>
          </w:rPr>
          <w:t>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oposta de desenvolvimento</w:t>
        </w:r>
        <w:r w:rsidR="00316EFA">
          <w:rPr>
            <w:noProof/>
            <w:webHidden/>
          </w:rPr>
          <w:tab/>
        </w:r>
        <w:r w:rsidR="00316EFA">
          <w:rPr>
            <w:noProof/>
            <w:webHidden/>
          </w:rPr>
          <w:fldChar w:fldCharType="begin"/>
        </w:r>
        <w:r w:rsidR="00316EFA">
          <w:rPr>
            <w:noProof/>
            <w:webHidden/>
          </w:rPr>
          <w:instrText xml:space="preserve"> PAGEREF _Toc123906477 \h </w:instrText>
        </w:r>
        <w:r w:rsidR="00316EFA">
          <w:rPr>
            <w:noProof/>
            <w:webHidden/>
          </w:rPr>
        </w:r>
        <w:r w:rsidR="00316EFA">
          <w:rPr>
            <w:noProof/>
            <w:webHidden/>
          </w:rPr>
          <w:fldChar w:fldCharType="separate"/>
        </w:r>
        <w:r w:rsidR="00316EFA">
          <w:rPr>
            <w:noProof/>
            <w:webHidden/>
          </w:rPr>
          <w:t>26</w:t>
        </w:r>
        <w:r w:rsidR="00316EFA">
          <w:rPr>
            <w:noProof/>
            <w:webHidden/>
          </w:rPr>
          <w:fldChar w:fldCharType="end"/>
        </w:r>
      </w:hyperlink>
    </w:p>
    <w:p w14:paraId="6C37D200" w14:textId="77A1D35B"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8" w:history="1">
        <w:r w:rsidR="00316EFA" w:rsidRPr="00B13DC2">
          <w:rPr>
            <w:rStyle w:val="Hyperlink"/>
            <w:noProof/>
          </w:rPr>
          <w:t>7.</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 xml:space="preserve">Arquitetura </w:t>
        </w:r>
        <w:r w:rsidR="00316EFA" w:rsidRPr="00B13DC2">
          <w:rPr>
            <w:rStyle w:val="Hyperlink"/>
            <w:noProof/>
          </w:rPr>
          <w:t>da solução</w:t>
        </w:r>
        <w:r w:rsidR="00316EFA">
          <w:rPr>
            <w:noProof/>
            <w:webHidden/>
          </w:rPr>
          <w:tab/>
        </w:r>
        <w:r w:rsidR="00316EFA">
          <w:rPr>
            <w:noProof/>
            <w:webHidden/>
          </w:rPr>
          <w:fldChar w:fldCharType="begin"/>
        </w:r>
        <w:r w:rsidR="00316EFA">
          <w:rPr>
            <w:noProof/>
            <w:webHidden/>
          </w:rPr>
          <w:instrText xml:space="preserve"> PAGEREF _Toc123906478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34802EF8" w14:textId="4B3FDCEF"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9" w:history="1">
        <w:r w:rsidR="00316EFA" w:rsidRPr="00B13DC2">
          <w:rPr>
            <w:rStyle w:val="Hyperlink"/>
            <w:rFonts w:eastAsia="Arial MT"/>
            <w:noProof/>
            <w:lang w:eastAsia="en-US"/>
          </w:rPr>
          <w:t>7.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Estrutura do documento</w:t>
        </w:r>
        <w:r w:rsidR="00316EFA">
          <w:rPr>
            <w:noProof/>
            <w:webHidden/>
          </w:rPr>
          <w:tab/>
        </w:r>
        <w:r w:rsidR="00316EFA">
          <w:rPr>
            <w:noProof/>
            <w:webHidden/>
          </w:rPr>
          <w:fldChar w:fldCharType="begin"/>
        </w:r>
        <w:r w:rsidR="00316EFA">
          <w:rPr>
            <w:noProof/>
            <w:webHidden/>
          </w:rPr>
          <w:instrText xml:space="preserve"> PAGEREF _Toc123906479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34969D9C" w14:textId="4C41F193"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0" w:history="1">
        <w:r w:rsidR="00316EFA" w:rsidRPr="00B13DC2">
          <w:rPr>
            <w:rStyle w:val="Hyperlink"/>
            <w:rFonts w:eastAsia="Arial MT"/>
            <w:noProof/>
            <w:lang w:eastAsia="en-US"/>
          </w:rPr>
          <w:t>7.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Base de dados</w:t>
        </w:r>
        <w:r w:rsidR="00316EFA">
          <w:rPr>
            <w:noProof/>
            <w:webHidden/>
          </w:rPr>
          <w:tab/>
        </w:r>
        <w:r w:rsidR="00316EFA">
          <w:rPr>
            <w:noProof/>
            <w:webHidden/>
          </w:rPr>
          <w:fldChar w:fldCharType="begin"/>
        </w:r>
        <w:r w:rsidR="00316EFA">
          <w:rPr>
            <w:noProof/>
            <w:webHidden/>
          </w:rPr>
          <w:instrText xml:space="preserve"> PAGEREF _Toc123906480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11294862" w14:textId="342CF09D"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1" w:history="1">
        <w:r w:rsidR="00316EFA" w:rsidRPr="00B13DC2">
          <w:rPr>
            <w:rStyle w:val="Hyperlink"/>
            <w:rFonts w:eastAsia="Arial MT"/>
            <w:noProof/>
            <w:lang w:eastAsia="en-US"/>
          </w:rPr>
          <w:t>7.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Criação do código de barras e Qrcode</w:t>
        </w:r>
        <w:r w:rsidR="00316EFA">
          <w:rPr>
            <w:noProof/>
            <w:webHidden/>
          </w:rPr>
          <w:tab/>
        </w:r>
        <w:r w:rsidR="00316EFA">
          <w:rPr>
            <w:noProof/>
            <w:webHidden/>
          </w:rPr>
          <w:fldChar w:fldCharType="begin"/>
        </w:r>
        <w:r w:rsidR="00316EFA">
          <w:rPr>
            <w:noProof/>
            <w:webHidden/>
          </w:rPr>
          <w:instrText xml:space="preserve"> PAGEREF _Toc123906481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77CAA1DA" w14:textId="348082ED"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2" w:history="1">
        <w:r w:rsidR="00316EFA" w:rsidRPr="00B13DC2">
          <w:rPr>
            <w:rStyle w:val="Hyperlink"/>
            <w:rFonts w:eastAsia="Arial MT"/>
            <w:noProof/>
            <w:lang w:eastAsia="en-US"/>
          </w:rPr>
          <w:t>7.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Operações a desempenhar pelo utilizador</w:t>
        </w:r>
        <w:r w:rsidR="00316EFA">
          <w:rPr>
            <w:noProof/>
            <w:webHidden/>
          </w:rPr>
          <w:tab/>
        </w:r>
        <w:r w:rsidR="00316EFA">
          <w:rPr>
            <w:noProof/>
            <w:webHidden/>
          </w:rPr>
          <w:fldChar w:fldCharType="begin"/>
        </w:r>
        <w:r w:rsidR="00316EFA">
          <w:rPr>
            <w:noProof/>
            <w:webHidden/>
          </w:rPr>
          <w:instrText xml:space="preserve"> PAGEREF _Toc123906482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33B028A0" w14:textId="2A917234"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3" w:history="1">
        <w:r w:rsidR="00316EFA" w:rsidRPr="00B13DC2">
          <w:rPr>
            <w:rStyle w:val="Hyperlink"/>
            <w:rFonts w:eastAsia="Arial MT"/>
            <w:noProof/>
            <w:lang w:eastAsia="en-US"/>
          </w:rPr>
          <w:t>7.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ocessamento do documento</w:t>
        </w:r>
        <w:r w:rsidR="00316EFA">
          <w:rPr>
            <w:noProof/>
            <w:webHidden/>
          </w:rPr>
          <w:tab/>
        </w:r>
        <w:r w:rsidR="00316EFA">
          <w:rPr>
            <w:noProof/>
            <w:webHidden/>
          </w:rPr>
          <w:fldChar w:fldCharType="begin"/>
        </w:r>
        <w:r w:rsidR="00316EFA">
          <w:rPr>
            <w:noProof/>
            <w:webHidden/>
          </w:rPr>
          <w:instrText xml:space="preserve"> PAGEREF _Toc123906483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0813427E" w14:textId="33D2211A"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4" w:history="1">
        <w:r w:rsidR="00316EFA" w:rsidRPr="00B13DC2">
          <w:rPr>
            <w:rStyle w:val="Hyperlink"/>
            <w:rFonts w:eastAsia="Arial MT"/>
            <w:noProof/>
            <w:lang w:eastAsia="en-US"/>
          </w:rPr>
          <w:t>7.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Retificar documento</w:t>
        </w:r>
        <w:r w:rsidR="00316EFA">
          <w:rPr>
            <w:noProof/>
            <w:webHidden/>
          </w:rPr>
          <w:tab/>
        </w:r>
        <w:r w:rsidR="00316EFA">
          <w:rPr>
            <w:noProof/>
            <w:webHidden/>
          </w:rPr>
          <w:fldChar w:fldCharType="begin"/>
        </w:r>
        <w:r w:rsidR="00316EFA">
          <w:rPr>
            <w:noProof/>
            <w:webHidden/>
          </w:rPr>
          <w:instrText xml:space="preserve"> PAGEREF _Toc123906484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65EA905F" w14:textId="2D74B829" w:rsidR="00316EFA" w:rsidRDefault="00C255E1">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5" w:history="1">
        <w:r w:rsidR="00316EFA" w:rsidRPr="00B13DC2">
          <w:rPr>
            <w:rStyle w:val="Hyperlink"/>
            <w:rFonts w:eastAsia="Arial MT"/>
            <w:noProof/>
            <w:lang w:eastAsia="en-US"/>
          </w:rPr>
          <w:t>7.7.</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nálise Forense</w:t>
        </w:r>
        <w:r w:rsidR="00316EFA">
          <w:rPr>
            <w:noProof/>
            <w:webHidden/>
          </w:rPr>
          <w:tab/>
        </w:r>
        <w:r w:rsidR="00316EFA">
          <w:rPr>
            <w:noProof/>
            <w:webHidden/>
          </w:rPr>
          <w:fldChar w:fldCharType="begin"/>
        </w:r>
        <w:r w:rsidR="00316EFA">
          <w:rPr>
            <w:noProof/>
            <w:webHidden/>
          </w:rPr>
          <w:instrText xml:space="preserve"> PAGEREF _Toc123906485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72B179FB" w14:textId="0F4D2A82"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86" w:history="1">
        <w:r w:rsidR="00316EFA" w:rsidRPr="00B13DC2">
          <w:rPr>
            <w:rStyle w:val="Hyperlink"/>
            <w:noProof/>
          </w:rPr>
          <w:t>8.</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asos teste</w:t>
        </w:r>
        <w:r w:rsidR="00316EFA">
          <w:rPr>
            <w:noProof/>
            <w:webHidden/>
          </w:rPr>
          <w:tab/>
        </w:r>
        <w:r w:rsidR="00316EFA">
          <w:rPr>
            <w:noProof/>
            <w:webHidden/>
          </w:rPr>
          <w:fldChar w:fldCharType="begin"/>
        </w:r>
        <w:r w:rsidR="00316EFA">
          <w:rPr>
            <w:noProof/>
            <w:webHidden/>
          </w:rPr>
          <w:instrText xml:space="preserve"> PAGEREF _Toc123906486 \h </w:instrText>
        </w:r>
        <w:r w:rsidR="00316EFA">
          <w:rPr>
            <w:noProof/>
            <w:webHidden/>
          </w:rPr>
        </w:r>
        <w:r w:rsidR="00316EFA">
          <w:rPr>
            <w:noProof/>
            <w:webHidden/>
          </w:rPr>
          <w:fldChar w:fldCharType="separate"/>
        </w:r>
        <w:r w:rsidR="00316EFA">
          <w:rPr>
            <w:noProof/>
            <w:webHidden/>
          </w:rPr>
          <w:t>31</w:t>
        </w:r>
        <w:r w:rsidR="00316EFA">
          <w:rPr>
            <w:noProof/>
            <w:webHidden/>
          </w:rPr>
          <w:fldChar w:fldCharType="end"/>
        </w:r>
      </w:hyperlink>
    </w:p>
    <w:p w14:paraId="1DA17A7C" w14:textId="4887A031" w:rsidR="00316EFA" w:rsidRDefault="00C255E1">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87" w:history="1">
        <w:r w:rsidR="00316EFA" w:rsidRPr="00B13DC2">
          <w:rPr>
            <w:rStyle w:val="Hyperlink"/>
            <w:noProof/>
          </w:rPr>
          <w:t>9.</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onclusões e futuro trabalho</w:t>
        </w:r>
        <w:r w:rsidR="00316EFA">
          <w:rPr>
            <w:noProof/>
            <w:webHidden/>
          </w:rPr>
          <w:tab/>
        </w:r>
        <w:r w:rsidR="00316EFA">
          <w:rPr>
            <w:noProof/>
            <w:webHidden/>
          </w:rPr>
          <w:fldChar w:fldCharType="begin"/>
        </w:r>
        <w:r w:rsidR="00316EFA">
          <w:rPr>
            <w:noProof/>
            <w:webHidden/>
          </w:rPr>
          <w:instrText xml:space="preserve"> PAGEREF _Toc123906487 \h </w:instrText>
        </w:r>
        <w:r w:rsidR="00316EFA">
          <w:rPr>
            <w:noProof/>
            <w:webHidden/>
          </w:rPr>
        </w:r>
        <w:r w:rsidR="00316EFA">
          <w:rPr>
            <w:noProof/>
            <w:webHidden/>
          </w:rPr>
          <w:fldChar w:fldCharType="separate"/>
        </w:r>
        <w:r w:rsidR="00316EFA">
          <w:rPr>
            <w:noProof/>
            <w:webHidden/>
          </w:rPr>
          <w:t>33</w:t>
        </w:r>
        <w:r w:rsidR="00316EFA">
          <w:rPr>
            <w:noProof/>
            <w:webHidden/>
          </w:rPr>
          <w:fldChar w:fldCharType="end"/>
        </w:r>
      </w:hyperlink>
    </w:p>
    <w:p w14:paraId="56E4BAE4" w14:textId="528E4F86" w:rsidR="00316EFA" w:rsidRDefault="00C255E1">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3906488" w:history="1">
        <w:r w:rsidR="00316EFA" w:rsidRPr="00B13DC2">
          <w:rPr>
            <w:rStyle w:val="Hyperlink"/>
            <w:noProof/>
          </w:rPr>
          <w:t>10.</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Referências</w:t>
        </w:r>
        <w:r w:rsidR="00316EFA">
          <w:rPr>
            <w:noProof/>
            <w:webHidden/>
          </w:rPr>
          <w:tab/>
        </w:r>
        <w:r w:rsidR="00316EFA">
          <w:rPr>
            <w:noProof/>
            <w:webHidden/>
          </w:rPr>
          <w:fldChar w:fldCharType="begin"/>
        </w:r>
        <w:r w:rsidR="00316EFA">
          <w:rPr>
            <w:noProof/>
            <w:webHidden/>
          </w:rPr>
          <w:instrText xml:space="preserve"> PAGEREF _Toc123906488 \h </w:instrText>
        </w:r>
        <w:r w:rsidR="00316EFA">
          <w:rPr>
            <w:noProof/>
            <w:webHidden/>
          </w:rPr>
        </w:r>
        <w:r w:rsidR="00316EFA">
          <w:rPr>
            <w:noProof/>
            <w:webHidden/>
          </w:rPr>
          <w:fldChar w:fldCharType="separate"/>
        </w:r>
        <w:r w:rsidR="00316EFA">
          <w:rPr>
            <w:noProof/>
            <w:webHidden/>
          </w:rPr>
          <w:t>35</w:t>
        </w:r>
        <w:r w:rsidR="00316EFA">
          <w:rPr>
            <w:noProof/>
            <w:webHidden/>
          </w:rPr>
          <w:fldChar w:fldCharType="end"/>
        </w:r>
      </w:hyperlink>
    </w:p>
    <w:p w14:paraId="1FE2A07C" w14:textId="2F49CAA2" w:rsidR="00316EFA" w:rsidRDefault="00C255E1">
      <w:pPr>
        <w:pStyle w:val="TOC1"/>
        <w:tabs>
          <w:tab w:val="right" w:leader="dot" w:pos="10194"/>
        </w:tabs>
        <w:rPr>
          <w:rFonts w:asciiTheme="minorHAnsi" w:eastAsiaTheme="minorEastAsia" w:hAnsiTheme="minorHAnsi" w:cstheme="minorBidi"/>
          <w:noProof/>
          <w:sz w:val="22"/>
          <w:szCs w:val="22"/>
          <w:lang w:val="en-GB" w:eastAsia="en-GB"/>
        </w:rPr>
      </w:pPr>
      <w:hyperlink w:anchor="_Toc123906489" w:history="1">
        <w:r w:rsidR="00316EFA" w:rsidRPr="00B13DC2">
          <w:rPr>
            <w:rStyle w:val="Hyperlink"/>
            <w:noProof/>
          </w:rPr>
          <w:t>Apêndice A</w:t>
        </w:r>
        <w:r w:rsidR="00316EFA">
          <w:rPr>
            <w:noProof/>
            <w:webHidden/>
          </w:rPr>
          <w:tab/>
        </w:r>
        <w:r w:rsidR="00316EFA">
          <w:rPr>
            <w:noProof/>
            <w:webHidden/>
          </w:rPr>
          <w:fldChar w:fldCharType="begin"/>
        </w:r>
        <w:r w:rsidR="00316EFA">
          <w:rPr>
            <w:noProof/>
            <w:webHidden/>
          </w:rPr>
          <w:instrText xml:space="preserve"> PAGEREF _Toc123906489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4337EDA" w14:textId="08DC1A6E"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90" w:history="1">
        <w:r w:rsidR="00316EFA" w:rsidRPr="00B13DC2">
          <w:rPr>
            <w:rStyle w:val="Hyperlink"/>
            <w:noProof/>
          </w:rPr>
          <w:t>OCR</w:t>
        </w:r>
        <w:r w:rsidR="00316EFA">
          <w:rPr>
            <w:noProof/>
            <w:webHidden/>
          </w:rPr>
          <w:tab/>
        </w:r>
        <w:r w:rsidR="00316EFA">
          <w:rPr>
            <w:noProof/>
            <w:webHidden/>
          </w:rPr>
          <w:fldChar w:fldCharType="begin"/>
        </w:r>
        <w:r w:rsidR="00316EFA">
          <w:rPr>
            <w:noProof/>
            <w:webHidden/>
          </w:rPr>
          <w:instrText xml:space="preserve"> PAGEREF _Toc123906490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69647D0" w14:textId="0FC552D1"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91" w:history="1">
        <w:r w:rsidR="00316EFA" w:rsidRPr="00B13DC2">
          <w:rPr>
            <w:rStyle w:val="Hyperlink"/>
            <w:noProof/>
          </w:rPr>
          <w:t>Entropia</w:t>
        </w:r>
        <w:r w:rsidR="00316EFA">
          <w:rPr>
            <w:noProof/>
            <w:webHidden/>
          </w:rPr>
          <w:tab/>
        </w:r>
        <w:r w:rsidR="00316EFA">
          <w:rPr>
            <w:noProof/>
            <w:webHidden/>
          </w:rPr>
          <w:fldChar w:fldCharType="begin"/>
        </w:r>
        <w:r w:rsidR="00316EFA">
          <w:rPr>
            <w:noProof/>
            <w:webHidden/>
          </w:rPr>
          <w:instrText xml:space="preserve"> PAGEREF _Toc123906491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E4DCF80" w14:textId="4569AB21" w:rsidR="00316EFA" w:rsidRDefault="00C255E1">
      <w:pPr>
        <w:pStyle w:val="TOC2"/>
        <w:tabs>
          <w:tab w:val="right" w:leader="dot" w:pos="10194"/>
        </w:tabs>
        <w:rPr>
          <w:rFonts w:asciiTheme="minorHAnsi" w:eastAsiaTheme="minorEastAsia" w:hAnsiTheme="minorHAnsi" w:cstheme="minorBidi"/>
          <w:noProof/>
          <w:sz w:val="22"/>
          <w:szCs w:val="22"/>
          <w:lang w:val="en-GB" w:eastAsia="en-GB"/>
        </w:rPr>
      </w:pPr>
      <w:hyperlink w:anchor="_Toc123906492" w:history="1">
        <w:r w:rsidR="00316EFA" w:rsidRPr="00B13DC2">
          <w:rPr>
            <w:rStyle w:val="Hyperlink"/>
            <w:noProof/>
          </w:rPr>
          <w:t>Iron Software</w:t>
        </w:r>
        <w:r w:rsidR="00316EFA">
          <w:rPr>
            <w:noProof/>
            <w:webHidden/>
          </w:rPr>
          <w:tab/>
        </w:r>
        <w:r w:rsidR="00316EFA">
          <w:rPr>
            <w:noProof/>
            <w:webHidden/>
          </w:rPr>
          <w:fldChar w:fldCharType="begin"/>
        </w:r>
        <w:r w:rsidR="00316EFA">
          <w:rPr>
            <w:noProof/>
            <w:webHidden/>
          </w:rPr>
          <w:instrText xml:space="preserve"> PAGEREF _Toc123906492 \h </w:instrText>
        </w:r>
        <w:r w:rsidR="00316EFA">
          <w:rPr>
            <w:noProof/>
            <w:webHidden/>
          </w:rPr>
        </w:r>
        <w:r w:rsidR="00316EFA">
          <w:rPr>
            <w:noProof/>
            <w:webHidden/>
          </w:rPr>
          <w:fldChar w:fldCharType="separate"/>
        </w:r>
        <w:r w:rsidR="00316EFA">
          <w:rPr>
            <w:noProof/>
            <w:webHidden/>
          </w:rPr>
          <w:t>38</w:t>
        </w:r>
        <w:r w:rsidR="00316EFA">
          <w:rPr>
            <w:noProof/>
            <w:webHidden/>
          </w:rPr>
          <w:fldChar w:fldCharType="end"/>
        </w:r>
      </w:hyperlink>
    </w:p>
    <w:p w14:paraId="06130A94" w14:textId="6A1E52A4"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lastRenderedPageBreak/>
        <w:br w:type="page"/>
      </w:r>
    </w:p>
    <w:p w14:paraId="38531097" w14:textId="5A15D49A" w:rsidR="003227BA" w:rsidRDefault="003227BA" w:rsidP="002A12FA">
      <w:pPr>
        <w:pStyle w:val="Heading1"/>
        <w:jc w:val="center"/>
      </w:pPr>
      <w:bookmarkStart w:id="4" w:name="_Toc123906442"/>
      <w:r>
        <w:lastRenderedPageBreak/>
        <w:t>Lista de tabelas</w:t>
      </w:r>
      <w:bookmarkEnd w:id="4"/>
    </w:p>
    <w:p w14:paraId="568D3CF4" w14:textId="640A187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3906443"/>
      <w:r>
        <w:lastRenderedPageBreak/>
        <w:t>Lista de</w:t>
      </w:r>
      <w:r w:rsidR="008760ED">
        <w:t xml:space="preserve"> Figuras</w:t>
      </w:r>
      <w:bookmarkEnd w:id="5"/>
    </w:p>
    <w:p w14:paraId="60208E1C" w14:textId="77777777" w:rsidR="00A67FF5" w:rsidRDefault="00A67FF5"/>
    <w:p w14:paraId="5C6602AD" w14:textId="4AE05ADC" w:rsidR="005E4B05"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10089933" w:history="1">
        <w:r w:rsidR="005E4B05" w:rsidRPr="00F22E0C">
          <w:rPr>
            <w:rStyle w:val="Hyperlink"/>
            <w:noProof/>
          </w:rPr>
          <w:t>Figura 1 – Exemplo de um ataque zero</w:t>
        </w:r>
        <w:r w:rsidR="005E4B05">
          <w:rPr>
            <w:noProof/>
            <w:webHidden/>
          </w:rPr>
          <w:tab/>
        </w:r>
        <w:r w:rsidR="005E4B05">
          <w:rPr>
            <w:noProof/>
            <w:webHidden/>
          </w:rPr>
          <w:fldChar w:fldCharType="begin"/>
        </w:r>
        <w:r w:rsidR="005E4B05">
          <w:rPr>
            <w:noProof/>
            <w:webHidden/>
          </w:rPr>
          <w:instrText xml:space="preserve"> PAGEREF _Toc110089933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50819CEF" w14:textId="703D71E5"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4" w:history="1">
        <w:r w:rsidR="005E4B05" w:rsidRPr="00F22E0C">
          <w:rPr>
            <w:rStyle w:val="Hyperlink"/>
            <w:noProof/>
          </w:rPr>
          <w:t>Figura 2 - Esquema de geração e extração da watermark</w:t>
        </w:r>
        <w:r w:rsidR="005E4B05">
          <w:rPr>
            <w:noProof/>
            <w:webHidden/>
          </w:rPr>
          <w:tab/>
        </w:r>
        <w:r w:rsidR="005E4B05">
          <w:rPr>
            <w:noProof/>
            <w:webHidden/>
          </w:rPr>
          <w:fldChar w:fldCharType="begin"/>
        </w:r>
        <w:r w:rsidR="005E4B05">
          <w:rPr>
            <w:noProof/>
            <w:webHidden/>
          </w:rPr>
          <w:instrText xml:space="preserve"> PAGEREF _Toc11008993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176E60DB" w14:textId="34130225"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5" w:history="1">
        <w:r w:rsidR="005E4B05" w:rsidRPr="00F22E0C">
          <w:rPr>
            <w:rStyle w:val="Hyperlink"/>
            <w:noProof/>
          </w:rPr>
          <w:t>Figura 3 - Antes do Watermark</w:t>
        </w:r>
        <w:r w:rsidR="005E4B05">
          <w:rPr>
            <w:noProof/>
            <w:webHidden/>
          </w:rPr>
          <w:tab/>
        </w:r>
        <w:r w:rsidR="005E4B05">
          <w:rPr>
            <w:noProof/>
            <w:webHidden/>
          </w:rPr>
          <w:fldChar w:fldCharType="begin"/>
        </w:r>
        <w:r w:rsidR="005E4B05">
          <w:rPr>
            <w:noProof/>
            <w:webHidden/>
          </w:rPr>
          <w:instrText xml:space="preserve"> PAGEREF _Toc11008993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008677D8" w14:textId="2A44FC1D"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6" w:history="1">
        <w:r w:rsidR="005E4B05" w:rsidRPr="00F22E0C">
          <w:rPr>
            <w:rStyle w:val="Hyperlink"/>
            <w:noProof/>
          </w:rPr>
          <w:t>Figura 4 - Depois do Watermark</w:t>
        </w:r>
        <w:r w:rsidR="005E4B05">
          <w:rPr>
            <w:noProof/>
            <w:webHidden/>
          </w:rPr>
          <w:tab/>
        </w:r>
        <w:r w:rsidR="005E4B05">
          <w:rPr>
            <w:noProof/>
            <w:webHidden/>
          </w:rPr>
          <w:fldChar w:fldCharType="begin"/>
        </w:r>
        <w:r w:rsidR="005E4B05">
          <w:rPr>
            <w:noProof/>
            <w:webHidden/>
          </w:rPr>
          <w:instrText xml:space="preserve"> PAGEREF _Toc110089936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1B05B7B" w14:textId="2E1DF0E4"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7" w:history="1">
        <w:r w:rsidR="005E4B05" w:rsidRPr="00F22E0C">
          <w:rPr>
            <w:rStyle w:val="Hyperlink"/>
            <w:noProof/>
          </w:rPr>
          <w:t>Figura 5 - Comparação Watermark</w:t>
        </w:r>
        <w:r w:rsidR="005E4B05">
          <w:rPr>
            <w:noProof/>
            <w:webHidden/>
          </w:rPr>
          <w:tab/>
        </w:r>
        <w:r w:rsidR="005E4B05">
          <w:rPr>
            <w:noProof/>
            <w:webHidden/>
          </w:rPr>
          <w:fldChar w:fldCharType="begin"/>
        </w:r>
        <w:r w:rsidR="005E4B05">
          <w:rPr>
            <w:noProof/>
            <w:webHidden/>
          </w:rPr>
          <w:instrText xml:space="preserve"> PAGEREF _Toc11008993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25B25880" w14:textId="5247A8F8"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8" w:history="1">
        <w:r w:rsidR="005E4B05" w:rsidRPr="00F22E0C">
          <w:rPr>
            <w:rStyle w:val="Hyperlink"/>
            <w:noProof/>
            <w:lang w:val="en-GB"/>
          </w:rPr>
          <w:t>Figura 6 - Exemplo line-shift</w:t>
        </w:r>
        <w:r w:rsidR="005E4B05">
          <w:rPr>
            <w:noProof/>
            <w:webHidden/>
          </w:rPr>
          <w:tab/>
        </w:r>
        <w:r w:rsidR="005E4B05">
          <w:rPr>
            <w:noProof/>
            <w:webHidden/>
          </w:rPr>
          <w:fldChar w:fldCharType="begin"/>
        </w:r>
        <w:r w:rsidR="005E4B05">
          <w:rPr>
            <w:noProof/>
            <w:webHidden/>
          </w:rPr>
          <w:instrText xml:space="preserve"> PAGEREF _Toc11008993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45F9EB22" w14:textId="35B43E8A"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9" w:history="1">
        <w:r w:rsidR="005E4B05" w:rsidRPr="00F22E0C">
          <w:rPr>
            <w:rStyle w:val="Hyperlink"/>
            <w:noProof/>
            <w:lang w:val="en-GB"/>
          </w:rPr>
          <w:t>Figura 7 - Exemplo word-shift</w:t>
        </w:r>
        <w:r w:rsidR="005E4B05">
          <w:rPr>
            <w:noProof/>
            <w:webHidden/>
          </w:rPr>
          <w:tab/>
        </w:r>
        <w:r w:rsidR="005E4B05">
          <w:rPr>
            <w:noProof/>
            <w:webHidden/>
          </w:rPr>
          <w:fldChar w:fldCharType="begin"/>
        </w:r>
        <w:r w:rsidR="005E4B05">
          <w:rPr>
            <w:noProof/>
            <w:webHidden/>
          </w:rPr>
          <w:instrText xml:space="preserve"> PAGEREF _Toc11008993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1FBE5FE1" w14:textId="27E98C09"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0" w:history="1">
        <w:r w:rsidR="005E4B05" w:rsidRPr="00F22E0C">
          <w:rPr>
            <w:rStyle w:val="Hyperlink"/>
            <w:noProof/>
          </w:rPr>
          <w:t>Figura 8 - Exemplo Character Coding</w:t>
        </w:r>
        <w:r w:rsidR="005E4B05">
          <w:rPr>
            <w:noProof/>
            <w:webHidden/>
          </w:rPr>
          <w:tab/>
        </w:r>
        <w:r w:rsidR="005E4B05">
          <w:rPr>
            <w:noProof/>
            <w:webHidden/>
          </w:rPr>
          <w:fldChar w:fldCharType="begin"/>
        </w:r>
        <w:r w:rsidR="005E4B05">
          <w:rPr>
            <w:noProof/>
            <w:webHidden/>
          </w:rPr>
          <w:instrText xml:space="preserve"> PAGEREF _Toc11008994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570FD1F" w14:textId="2C30A66A"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1" w:history="1">
        <w:r w:rsidR="005E4B05" w:rsidRPr="00F22E0C">
          <w:rPr>
            <w:rStyle w:val="Hyperlink"/>
            <w:noProof/>
          </w:rPr>
          <w:t>Figura 9 - Funcionamento do algoritmo</w:t>
        </w:r>
        <w:r w:rsidR="005E4B05">
          <w:rPr>
            <w:noProof/>
            <w:webHidden/>
          </w:rPr>
          <w:tab/>
        </w:r>
        <w:r w:rsidR="005E4B05">
          <w:rPr>
            <w:noProof/>
            <w:webHidden/>
          </w:rPr>
          <w:fldChar w:fldCharType="begin"/>
        </w:r>
        <w:r w:rsidR="005E4B05">
          <w:rPr>
            <w:noProof/>
            <w:webHidden/>
          </w:rPr>
          <w:instrText xml:space="preserve"> PAGEREF _Toc11008994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AB8BEB" w14:textId="2B2E782E"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2" w:history="1">
        <w:r w:rsidR="005E4B05" w:rsidRPr="00F22E0C">
          <w:rPr>
            <w:rStyle w:val="Hyperlink"/>
            <w:noProof/>
          </w:rPr>
          <w:t>Figura 10 – Exemplo de um Qrcode</w:t>
        </w:r>
        <w:r w:rsidR="005E4B05">
          <w:rPr>
            <w:noProof/>
            <w:webHidden/>
          </w:rPr>
          <w:tab/>
        </w:r>
        <w:r w:rsidR="005E4B05">
          <w:rPr>
            <w:noProof/>
            <w:webHidden/>
          </w:rPr>
          <w:fldChar w:fldCharType="begin"/>
        </w:r>
        <w:r w:rsidR="005E4B05">
          <w:rPr>
            <w:noProof/>
            <w:webHidden/>
          </w:rPr>
          <w:instrText xml:space="preserve"> PAGEREF _Toc110089942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6223814C" w14:textId="28DDF661"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3" w:history="1">
        <w:r w:rsidR="005E4B05" w:rsidRPr="00F22E0C">
          <w:rPr>
            <w:rStyle w:val="Hyperlink"/>
            <w:noProof/>
          </w:rPr>
          <w:t>Figura 11 - Estrutura Qrcode</w:t>
        </w:r>
        <w:r w:rsidR="005E4B05">
          <w:rPr>
            <w:noProof/>
            <w:webHidden/>
          </w:rPr>
          <w:tab/>
        </w:r>
        <w:r w:rsidR="005E4B05">
          <w:rPr>
            <w:noProof/>
            <w:webHidden/>
          </w:rPr>
          <w:fldChar w:fldCharType="begin"/>
        </w:r>
        <w:r w:rsidR="005E4B05">
          <w:rPr>
            <w:noProof/>
            <w:webHidden/>
          </w:rPr>
          <w:instrText xml:space="preserve"> PAGEREF _Toc110089943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07243307" w14:textId="25E2D763"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4" w:history="1">
        <w:r w:rsidR="005E4B05" w:rsidRPr="00F22E0C">
          <w:rPr>
            <w:rStyle w:val="Hyperlink"/>
            <w:noProof/>
          </w:rPr>
          <w:t>Figura 12 - Código de barra 128</w:t>
        </w:r>
        <w:r w:rsidR="005E4B05">
          <w:rPr>
            <w:noProof/>
            <w:webHidden/>
          </w:rPr>
          <w:tab/>
        </w:r>
        <w:r w:rsidR="005E4B05">
          <w:rPr>
            <w:noProof/>
            <w:webHidden/>
          </w:rPr>
          <w:fldChar w:fldCharType="begin"/>
        </w:r>
        <w:r w:rsidR="005E4B05">
          <w:rPr>
            <w:noProof/>
            <w:webHidden/>
          </w:rPr>
          <w:instrText xml:space="preserve"> PAGEREF _Toc110089944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12C65509" w14:textId="30451AF6"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5" w:history="1">
        <w:r w:rsidR="005E4B05" w:rsidRPr="00F22E0C">
          <w:rPr>
            <w:rStyle w:val="Hyperlink"/>
            <w:noProof/>
          </w:rPr>
          <w:t>Figura 13 - Tabela ASCII</w:t>
        </w:r>
        <w:r w:rsidR="005E4B05">
          <w:rPr>
            <w:noProof/>
            <w:webHidden/>
          </w:rPr>
          <w:tab/>
        </w:r>
        <w:r w:rsidR="005E4B05">
          <w:rPr>
            <w:noProof/>
            <w:webHidden/>
          </w:rPr>
          <w:fldChar w:fldCharType="begin"/>
        </w:r>
        <w:r w:rsidR="005E4B05">
          <w:rPr>
            <w:noProof/>
            <w:webHidden/>
          </w:rPr>
          <w:instrText xml:space="preserve"> PAGEREF _Toc110089945 \h </w:instrText>
        </w:r>
        <w:r w:rsidR="005E4B05">
          <w:rPr>
            <w:noProof/>
            <w:webHidden/>
          </w:rPr>
        </w:r>
        <w:r w:rsidR="005E4B05">
          <w:rPr>
            <w:noProof/>
            <w:webHidden/>
          </w:rPr>
          <w:fldChar w:fldCharType="separate"/>
        </w:r>
        <w:r w:rsidR="005E4B05">
          <w:rPr>
            <w:noProof/>
            <w:webHidden/>
          </w:rPr>
          <w:t>11</w:t>
        </w:r>
        <w:r w:rsidR="005E4B05">
          <w:rPr>
            <w:noProof/>
            <w:webHidden/>
          </w:rPr>
          <w:fldChar w:fldCharType="end"/>
        </w:r>
      </w:hyperlink>
    </w:p>
    <w:p w14:paraId="5DB8E44E" w14:textId="34186166"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6" w:history="1">
        <w:r w:rsidR="005E4B05" w:rsidRPr="00F22E0C">
          <w:rPr>
            <w:rStyle w:val="Hyperlink"/>
            <w:noProof/>
          </w:rPr>
          <w:t>Figura 14 - Zona livre</w:t>
        </w:r>
        <w:r w:rsidR="005E4B05">
          <w:rPr>
            <w:noProof/>
            <w:webHidden/>
          </w:rPr>
          <w:tab/>
        </w:r>
        <w:r w:rsidR="005E4B05">
          <w:rPr>
            <w:noProof/>
            <w:webHidden/>
          </w:rPr>
          <w:fldChar w:fldCharType="begin"/>
        </w:r>
        <w:r w:rsidR="005E4B05">
          <w:rPr>
            <w:noProof/>
            <w:webHidden/>
          </w:rPr>
          <w:instrText xml:space="preserve"> PAGEREF _Toc110089946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191B5A5B" w14:textId="1AD90C6D"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7" w:history="1">
        <w:r w:rsidR="005E4B05" w:rsidRPr="00F22E0C">
          <w:rPr>
            <w:rStyle w:val="Hyperlink"/>
            <w:noProof/>
          </w:rPr>
          <w:t>Figura 15 - Zonas críticas</w:t>
        </w:r>
        <w:r w:rsidR="005E4B05">
          <w:rPr>
            <w:noProof/>
            <w:webHidden/>
          </w:rPr>
          <w:tab/>
        </w:r>
        <w:r w:rsidR="005E4B05">
          <w:rPr>
            <w:noProof/>
            <w:webHidden/>
          </w:rPr>
          <w:fldChar w:fldCharType="begin"/>
        </w:r>
        <w:r w:rsidR="005E4B05">
          <w:rPr>
            <w:noProof/>
            <w:webHidden/>
          </w:rPr>
          <w:instrText xml:space="preserve"> PAGEREF _Toc110089947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49661C9D" w14:textId="7456E2A3"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8" w:history="1">
        <w:r w:rsidR="005E4B05" w:rsidRPr="00F22E0C">
          <w:rPr>
            <w:rStyle w:val="Hyperlink"/>
            <w:noProof/>
          </w:rPr>
          <w:t>Figura 16 - Ficheiro exemplar</w:t>
        </w:r>
        <w:r w:rsidR="005E4B05">
          <w:rPr>
            <w:noProof/>
            <w:webHidden/>
          </w:rPr>
          <w:tab/>
        </w:r>
        <w:r w:rsidR="005E4B05">
          <w:rPr>
            <w:noProof/>
            <w:webHidden/>
          </w:rPr>
          <w:fldChar w:fldCharType="begin"/>
        </w:r>
        <w:r w:rsidR="005E4B05">
          <w:rPr>
            <w:noProof/>
            <w:webHidden/>
          </w:rPr>
          <w:instrText xml:space="preserve"> PAGEREF _Toc110089948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6D649EC8" w14:textId="225239C4"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9" w:history="1">
        <w:r w:rsidR="005E4B05" w:rsidRPr="00F22E0C">
          <w:rPr>
            <w:rStyle w:val="Hyperlink"/>
            <w:noProof/>
          </w:rPr>
          <w:t>Figura 17 - Ficheiro processado</w:t>
        </w:r>
        <w:r w:rsidR="005E4B05">
          <w:rPr>
            <w:noProof/>
            <w:webHidden/>
          </w:rPr>
          <w:tab/>
        </w:r>
        <w:r w:rsidR="005E4B05">
          <w:rPr>
            <w:noProof/>
            <w:webHidden/>
          </w:rPr>
          <w:fldChar w:fldCharType="begin"/>
        </w:r>
        <w:r w:rsidR="005E4B05">
          <w:rPr>
            <w:noProof/>
            <w:webHidden/>
          </w:rPr>
          <w:instrText xml:space="preserve"> PAGEREF _Toc110089949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482C4023" w14:textId="118C3DD2"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0" w:history="1">
        <w:r w:rsidR="005E4B05" w:rsidRPr="00F22E0C">
          <w:rPr>
            <w:rStyle w:val="Hyperlink"/>
            <w:noProof/>
          </w:rPr>
          <w:t>Figura 18 - Resultado Qrcode</w:t>
        </w:r>
        <w:r w:rsidR="005E4B05">
          <w:rPr>
            <w:noProof/>
            <w:webHidden/>
          </w:rPr>
          <w:tab/>
        </w:r>
        <w:r w:rsidR="005E4B05">
          <w:rPr>
            <w:noProof/>
            <w:webHidden/>
          </w:rPr>
          <w:fldChar w:fldCharType="begin"/>
        </w:r>
        <w:r w:rsidR="005E4B05">
          <w:rPr>
            <w:noProof/>
            <w:webHidden/>
          </w:rPr>
          <w:instrText xml:space="preserve"> PAGEREF _Toc110089950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64A564B1" w14:textId="71110A33"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1" w:history="1">
        <w:r w:rsidR="005E4B05" w:rsidRPr="00F22E0C">
          <w:rPr>
            <w:rStyle w:val="Hyperlink"/>
            <w:noProof/>
          </w:rPr>
          <w:t>Figura 19 - Resultado consola</w:t>
        </w:r>
        <w:r w:rsidR="005E4B05">
          <w:rPr>
            <w:noProof/>
            <w:webHidden/>
          </w:rPr>
          <w:tab/>
        </w:r>
        <w:r w:rsidR="005E4B05">
          <w:rPr>
            <w:noProof/>
            <w:webHidden/>
          </w:rPr>
          <w:fldChar w:fldCharType="begin"/>
        </w:r>
        <w:r w:rsidR="005E4B05">
          <w:rPr>
            <w:noProof/>
            <w:webHidden/>
          </w:rPr>
          <w:instrText xml:space="preserve"> PAGEREF _Toc110089951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3814BC4F" w14:textId="77D1D436" w:rsidR="005E4B05" w:rsidRDefault="00C255E1">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2" w:history="1">
        <w:r w:rsidR="005E4B05" w:rsidRPr="00F22E0C">
          <w:rPr>
            <w:rStyle w:val="Hyperlink"/>
            <w:noProof/>
          </w:rPr>
          <w:t>Figura 20 - Arquitetura solução proposta</w:t>
        </w:r>
        <w:r w:rsidR="005E4B05">
          <w:rPr>
            <w:noProof/>
            <w:webHidden/>
          </w:rPr>
          <w:tab/>
        </w:r>
        <w:r w:rsidR="005E4B05">
          <w:rPr>
            <w:noProof/>
            <w:webHidden/>
          </w:rPr>
          <w:fldChar w:fldCharType="begin"/>
        </w:r>
        <w:r w:rsidR="005E4B05">
          <w:rPr>
            <w:noProof/>
            <w:webHidden/>
          </w:rPr>
          <w:instrText xml:space="preserve"> PAGEREF _Toc11008995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9551F4" w14:textId="0E88ECA8" w:rsidR="00AD7C84" w:rsidRDefault="007C2736">
      <w:r>
        <w:fldChar w:fldCharType="end"/>
      </w:r>
    </w:p>
    <w:p w14:paraId="1753DCFF"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3906444"/>
      <w:bookmarkStart w:id="7" w:name="_Hlk106724487"/>
      <w:r w:rsidRPr="00A67FF5">
        <w:lastRenderedPageBreak/>
        <w:t>Introdução</w:t>
      </w:r>
      <w:bookmarkEnd w:id="6"/>
    </w:p>
    <w:p w14:paraId="6FEB6EB0" w14:textId="77777777" w:rsidR="006C6BB2" w:rsidRDefault="006C6BB2" w:rsidP="006C6BB2">
      <w:pPr>
        <w:ind w:firstLine="360"/>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3906445"/>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3906446"/>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77777777" w:rsidR="00F017EF" w:rsidRDefault="00F017EF" w:rsidP="00D26A5B">
      <w:pPr>
        <w:ind w:firstLine="720"/>
      </w:pP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7777777" w:rsidR="00F017EF" w:rsidRDefault="00F017EF" w:rsidP="00D26A5B">
      <w:pPr>
        <w:ind w:firstLine="720"/>
      </w:pPr>
    </w:p>
    <w:p w14:paraId="3F6AE8B1" w14:textId="77777777" w:rsidR="00F017EF" w:rsidRDefault="00F017EF" w:rsidP="00F017EF">
      <w:pPr>
        <w:ind w:firstLine="720"/>
        <w:jc w:val="right"/>
      </w:pPr>
    </w:p>
    <w:p w14:paraId="15684D0F" w14:textId="69460CEE" w:rsidR="00E86B67" w:rsidRDefault="00DB7705" w:rsidP="00D26A5B">
      <w:pPr>
        <w:ind w:firstLine="720"/>
      </w:pPr>
      <w:r w:rsidRPr="00F017EF">
        <w:br w:type="page"/>
      </w:r>
      <w:bookmarkStart w:id="10" w:name="_Toc123906447"/>
      <w:bookmarkStart w:id="11" w:name="_Hlk106724522"/>
      <w:bookmarkEnd w:id="7"/>
      <w:r w:rsidR="0008260A" w:rsidRPr="00D26A5B">
        <w:rPr>
          <w:rStyle w:val="TitleChar"/>
        </w:rPr>
        <w:lastRenderedPageBreak/>
        <w:t>2.</w:t>
      </w:r>
      <w:r w:rsidR="00787CF4">
        <w:rPr>
          <w:rStyle w:val="TitleChar"/>
        </w:rPr>
        <w:tab/>
      </w:r>
      <w:r w:rsidR="00C31CBA" w:rsidRPr="00D26A5B">
        <w:rPr>
          <w:rStyle w:val="TitleChar"/>
        </w:rPr>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3906448"/>
      <w:r w:rsidR="004C14B6">
        <w:t>Código de barras</w:t>
      </w:r>
      <w:bookmarkEnd w:id="12"/>
    </w:p>
    <w:p w14:paraId="31CF9B90" w14:textId="77777777" w:rsidR="004C14B6" w:rsidRPr="004C14B6" w:rsidRDefault="00E25E21" w:rsidP="00141554">
      <w:pPr>
        <w:ind w:firstLine="360"/>
      </w:pPr>
      <w:r>
        <w:t>C</w:t>
      </w:r>
      <w:r w:rsidR="004C14B6" w:rsidRPr="004C14B6">
        <w:t xml:space="preserve">ódigo de barras é um modo de representar informação num estado visual, que possa ser visível sem de ter a necessidade de escrever texto. É classificado em duas categorias, linear (1D) e 2D. </w:t>
      </w:r>
      <w:r w:rsidR="00511AC6">
        <w:t>Foram analisadas as duas categorias</w:t>
      </w:r>
      <w:r w:rsidR="004C14B6" w:rsidRPr="004C14B6">
        <w:t xml:space="preserve">, mas através de uma reunião com os orientadores, </w:t>
      </w:r>
      <w:r w:rsidR="00511AC6">
        <w:t xml:space="preserve">expôs-se </w:t>
      </w:r>
      <w:r w:rsidR="004C14B6" w:rsidRPr="004C14B6">
        <w:t xml:space="preserve">que o papel impresso da empresa só tem espaço livre no </w:t>
      </w:r>
      <w:r w:rsidR="004C14B6" w:rsidRPr="004C14B6">
        <w:rPr>
          <w:i/>
          <w:iCs/>
        </w:rPr>
        <w:t>header</w:t>
      </w:r>
      <w:r w:rsidR="004C14B6" w:rsidRPr="004C14B6">
        <w:t xml:space="preserve"> e no </w:t>
      </w:r>
      <w:r w:rsidR="004C14B6" w:rsidRPr="004C14B6">
        <w:rPr>
          <w:i/>
          <w:iCs/>
        </w:rPr>
        <w:t>footer</w:t>
      </w:r>
      <w:r w:rsidR="004C14B6" w:rsidRPr="004C14B6">
        <w:t>, e verificou-se que se colocasse um código de barras 2D ocupava mais espaço do que um 1D, então</w:t>
      </w:r>
      <w:r w:rsidR="00511AC6">
        <w:t xml:space="preserve"> </w:t>
      </w:r>
      <w:r w:rsidR="004C14B6" w:rsidRPr="004C14B6">
        <w:t>abord</w:t>
      </w:r>
      <w:r w:rsidR="00511AC6">
        <w:t>ou-se</w:t>
      </w:r>
      <w:r w:rsidR="004C14B6" w:rsidRPr="004C14B6">
        <w:t xml:space="preserve"> com mais profundidade os tipos de códigos de barras que estão inseridos nes</w:t>
      </w:r>
      <w:r w:rsidR="00C90B43">
        <w:t>t</w:t>
      </w:r>
      <w:r w:rsidR="004C14B6" w:rsidRPr="004C14B6">
        <w:t>a categoria. Para ter uma noção mais percetível dos códigos de barras 1D foi criada uma tabela</w:t>
      </w:r>
      <w:r w:rsidR="0089442E">
        <w:t xml:space="preserve"> (tabela 1)</w:t>
      </w:r>
      <w:r w:rsidR="00C90B43">
        <w:t xml:space="preserve">, </w:t>
      </w:r>
      <w:r w:rsidR="00511AC6">
        <w:t xml:space="preserve">cuja tem colunas </w:t>
      </w:r>
      <w:r w:rsidR="00847ED7">
        <w:t xml:space="preserve">que têm </w:t>
      </w:r>
      <w:r w:rsidR="00FE191C">
        <w:t xml:space="preserve">critérios </w:t>
      </w:r>
      <w:r w:rsidR="00847ED7">
        <w:t>para a</w:t>
      </w:r>
      <w:r w:rsidR="00511AC6">
        <w:t xml:space="preserve"> comparação e porventura na seleção do mais adequado,</w:t>
      </w:r>
      <w:r w:rsidR="00C90B43">
        <w:t xml:space="preserve"> com</w:t>
      </w:r>
      <w:r w:rsidR="00511AC6">
        <w:t>o</w:t>
      </w:r>
      <w:r w:rsidR="00C90B43">
        <w:t xml:space="preserve"> </w:t>
      </w:r>
      <w:r w:rsidR="00511AC6">
        <w:t>por exemplo as colunas c</w:t>
      </w:r>
      <w:r w:rsidR="00C90B43">
        <w:t>o</w:t>
      </w:r>
      <w:r w:rsidR="00511AC6">
        <w:t>m as designações</w:t>
      </w:r>
      <w:r w:rsidR="00C90B43">
        <w:t xml:space="preserve"> nome, </w:t>
      </w:r>
      <w:r w:rsidR="00511AC6">
        <w:t>imagem</w:t>
      </w:r>
      <w:r w:rsidR="007F04A5">
        <w:t xml:space="preserve"> </w:t>
      </w:r>
      <w:r w:rsidR="00FE191C">
        <w:t>cuja tem</w:t>
      </w:r>
      <w:r w:rsidR="00511AC6">
        <w:t xml:space="preserve"> </w:t>
      </w:r>
      <w:r w:rsidR="00C90B43">
        <w:t>exemplo</w:t>
      </w:r>
      <w:r w:rsidR="00FE191C">
        <w:t>s</w:t>
      </w:r>
      <w:r w:rsidR="007F04A5">
        <w:t xml:space="preserve"> de códigos</w:t>
      </w:r>
      <w:r w:rsidR="00FE191C">
        <w:t xml:space="preserve"> de barras (retiradas do Wikipédia), </w:t>
      </w:r>
      <w:r w:rsidR="00E71B72">
        <w:t>se o comprimento é variável ou fixo, o uso, e se é necessário aparelho próprio</w:t>
      </w:r>
      <w:r w:rsidR="004C14B6" w:rsidRPr="004C14B6">
        <w:t xml:space="preserve">. </w:t>
      </w:r>
    </w:p>
    <w:p w14:paraId="048FAB66" w14:textId="77777777" w:rsidR="004C14B6" w:rsidRPr="004C14B6" w:rsidRDefault="004C14B6" w:rsidP="004C5920">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r w:rsidR="007F04A5">
        <w:t>Quando</w:t>
      </w:r>
      <w:r w:rsidR="00E71B72">
        <w:t xml:space="preserve"> </w:t>
      </w:r>
      <w:r w:rsidR="00FA0CFE">
        <w:t>se realizou</w:t>
      </w:r>
      <w:r w:rsidR="007F04A5">
        <w:t xml:space="preserve"> a </w:t>
      </w:r>
      <w:r w:rsidR="00E71B72">
        <w:t xml:space="preserve">reunião </w:t>
      </w:r>
      <w:r w:rsidR="007F04A5">
        <w:t>para</w:t>
      </w:r>
      <w:r w:rsidR="00E71B72">
        <w:t xml:space="preserve"> expo</w:t>
      </w:r>
      <w:r w:rsidR="007F04A5">
        <w:t>r as</w:t>
      </w:r>
      <w:r w:rsidR="00E71B72">
        <w:t xml:space="preserve"> informaç</w:t>
      </w:r>
      <w:r w:rsidR="007F04A5">
        <w:t>ões recolhidas</w:t>
      </w:r>
      <w:r w:rsidR="00E71B72">
        <w:t xml:space="preserve">, o coorientador informou que </w:t>
      </w:r>
      <w:r w:rsidRPr="004C14B6">
        <w:t xml:space="preserve">a empresa não permite uso de telemóveis dentro do seu estabelecimento, por </w:t>
      </w:r>
      <w:r w:rsidR="007F04A5">
        <w:t>questões</w:t>
      </w:r>
      <w:r w:rsidRPr="004C14B6">
        <w:t xml:space="preserve"> </w:t>
      </w:r>
      <w:r w:rsidR="0089442E">
        <w:t xml:space="preserve">de </w:t>
      </w:r>
      <w:r w:rsidRPr="004C14B6">
        <w:t>segurança,</w:t>
      </w:r>
      <w:r w:rsidR="00E71B72">
        <w:t xml:space="preserve"> </w:t>
      </w:r>
      <w:r w:rsidR="007F04A5">
        <w:t xml:space="preserve">dando assim </w:t>
      </w:r>
      <w:r w:rsidRPr="004C14B6">
        <w:t>descarta</w:t>
      </w:r>
      <w:r w:rsidR="007F04A5">
        <w:t>da</w:t>
      </w:r>
      <w:r w:rsidRPr="004C14B6">
        <w:t xml:space="preserve"> a hipótese de sugerir a leitura de códigos de barras com uma aplicação mobil</w:t>
      </w:r>
      <w:r w:rsidR="0089442E">
        <w:t>e</w:t>
      </w:r>
      <w:r w:rsidRPr="004C14B6">
        <w:t xml:space="preserve">.  </w:t>
      </w:r>
    </w:p>
    <w:p w14:paraId="16AF117E" w14:textId="77777777" w:rsidR="004C14B6" w:rsidRDefault="004C14B6" w:rsidP="004C5920">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xml:space="preserve">, cujo objetivo é verificar se a informação do código de barras foi bem </w:t>
      </w:r>
      <w:r w:rsidR="0089442E">
        <w:t>gerada</w:t>
      </w:r>
      <w:r w:rsidRPr="004C14B6">
        <w:t xml:space="preserve">.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3906449"/>
      <w:r w:rsidRPr="004C14B6">
        <w:t>Análise de cada tipo de código de barras</w:t>
      </w:r>
      <w:bookmarkEnd w:id="13"/>
    </w:p>
    <w:p w14:paraId="6C410A15" w14:textId="77777777"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 tamanho das barras, uso e se é necessário comprar um leitor próprio para a sua leitura. A análise recolhida está apresentada na tabela 1. </w:t>
      </w:r>
    </w:p>
    <w:p w14:paraId="162CC549" w14:textId="77777777"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que o </w:t>
      </w:r>
      <w:r w:rsidR="005508E6">
        <w:t xml:space="preserve">coorientador </w:t>
      </w:r>
      <w:r w:rsidR="00FA0CFE">
        <w:t xml:space="preserve">aconselhou </w:t>
      </w:r>
      <w:r w:rsidR="005508E6">
        <w:t>e</w:t>
      </w:r>
      <w:r w:rsidRPr="004C14B6">
        <w:t xml:space="preserve"> </w:t>
      </w:r>
      <w:r w:rsidR="00FA0CFE">
        <w:t xml:space="preserve">com </w:t>
      </w:r>
      <w:r w:rsidRPr="004C14B6">
        <w:t xml:space="preserve">o critério </w:t>
      </w:r>
      <w:r w:rsidR="005508E6">
        <w:t>do</w:t>
      </w:r>
      <w:r w:rsidRPr="004C14B6">
        <w:t xml:space="preserve"> tamanho máximo de caracteres que este pode guardar</w:t>
      </w:r>
      <w:r w:rsidR="00FA0CFE">
        <w:t>, podendo mudar no futuro de acordo com a escolha da empresa</w:t>
      </w:r>
      <w:r w:rsidRPr="004C14B6">
        <w:t xml:space="preserve">. A informação </w:t>
      </w:r>
      <w:r w:rsidR="00FA0CFE">
        <w:t>que vai se pretende</w:t>
      </w:r>
      <w:r w:rsidR="00FE191C">
        <w:t>r</w:t>
      </w:r>
      <w:r w:rsidR="00FA0CFE">
        <w:t xml:space="preserve"> </w:t>
      </w:r>
      <w:r w:rsidRPr="004C14B6">
        <w:t xml:space="preserve">guardar </w:t>
      </w:r>
      <w:r w:rsidR="00FA0CFE">
        <w:t xml:space="preserve">nos códigos de barras </w:t>
      </w:r>
      <w:r w:rsidRPr="004C14B6">
        <w:t xml:space="preserve">é a data do documento assinado, o local do posto de trabalho e um identificador único do documento. </w:t>
      </w:r>
    </w:p>
    <w:p w14:paraId="4E994C86" w14:textId="77777777" w:rsidR="004C14B6" w:rsidRPr="004C14B6" w:rsidRDefault="005508E6" w:rsidP="004C5920">
      <w:pPr>
        <w:ind w:firstLine="360"/>
      </w:pPr>
      <w:r>
        <w:t>Para ler</w:t>
      </w:r>
      <w:r w:rsidR="004C14B6" w:rsidRPr="004C14B6">
        <w:t xml:space="preserve"> código</w:t>
      </w:r>
      <w:r w:rsidR="00FA0CFE">
        <w:t>s</w:t>
      </w:r>
      <w:r w:rsidR="004C14B6" w:rsidRPr="004C14B6">
        <w:t xml:space="preserve"> de barras</w:t>
      </w:r>
      <w:r>
        <w:t xml:space="preserve"> </w:t>
      </w:r>
      <w:r w:rsidR="00FA0CFE">
        <w:t>é necessário</w:t>
      </w:r>
      <w:r>
        <w:t xml:space="preserve"> ter um equipamento de</w:t>
      </w:r>
      <w:r w:rsidR="00FA0CFE">
        <w:t xml:space="preserve"> leitura de</w:t>
      </w:r>
      <w:r>
        <w:t xml:space="preserve"> código de barras, ligado a um computador que </w:t>
      </w:r>
      <w:r w:rsidR="005C36E0">
        <w:t>aquando do</w:t>
      </w:r>
      <w:r>
        <w:t xml:space="preserve"> sucesso da sua leitura</w:t>
      </w:r>
      <w:r w:rsidR="004C14B6" w:rsidRPr="004C14B6">
        <w:t xml:space="preserve">, abria uma página web, com o filtro do identificador do documento, </w:t>
      </w:r>
      <w:r w:rsidR="00FE191C">
        <w:t>que</w:t>
      </w:r>
      <w:r w:rsidR="004C14B6" w:rsidRPr="004C14B6">
        <w:t xml:space="preserve"> verifica</w:t>
      </w:r>
      <w:r w:rsidR="00FA0CFE">
        <w:t>va</w:t>
      </w:r>
      <w:r w:rsidR="004C14B6" w:rsidRPr="004C14B6">
        <w:t xml:space="preserve"> as características do documento</w:t>
      </w:r>
      <w:r w:rsidR="000828E0">
        <w:t xml:space="preserve"> e </w:t>
      </w:r>
      <w:r w:rsidR="00FA0CFE">
        <w:t>um</w:t>
      </w:r>
      <w:r w:rsidR="000828E0">
        <w:t xml:space="preserve"> utilizador</w:t>
      </w:r>
      <w:r w:rsidR="00FA0CFE">
        <w:t>, que a empresa confie</w:t>
      </w:r>
      <w:r w:rsidR="002E3BA0">
        <w:t>, ou seja uma identidade certificadora</w:t>
      </w:r>
      <w:r w:rsidR="00FA0CFE">
        <w:t xml:space="preserve">, </w:t>
      </w:r>
      <w:r w:rsidR="000828E0">
        <w:t>compa</w:t>
      </w:r>
      <w:r w:rsidR="00FA0CFE">
        <w:t>rava</w:t>
      </w:r>
      <w:r w:rsidR="000828E0">
        <w:t xml:space="preserve"> com o documento, se fosse diferente, </w:t>
      </w:r>
      <w:r w:rsidR="002E3BA0">
        <w:t>significa que</w:t>
      </w:r>
      <w:r w:rsidR="000828E0">
        <w:t xml:space="preserve"> </w:t>
      </w:r>
      <w:r w:rsidR="002E3BA0">
        <w:t>este</w:t>
      </w:r>
      <w:r w:rsidR="000828E0">
        <w:t xml:space="preserve"> foi danificado</w:t>
      </w:r>
      <w:r w:rsidR="004C14B6" w:rsidRPr="004C14B6">
        <w:t xml:space="preserve">. </w:t>
      </w:r>
    </w:p>
    <w:bookmarkEnd w:id="11"/>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r w:rsidRPr="00BE1EE4">
              <w:rPr>
                <w:rFonts w:eastAsia="Calibri"/>
              </w:rPr>
              <w:t xml:space="preserve">Post Cod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5315E3">
                  <wp:extent cx="1123315" cy="62992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r w:rsidRPr="00BE1EE4">
              <w:rPr>
                <w:rFonts w:eastAsia="Calibri"/>
              </w:rPr>
              <w:lastRenderedPageBreak/>
              <w:t>Cod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47B4697D">
                  <wp:extent cx="1123315" cy="62992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7FA4149">
                  <wp:extent cx="1092835" cy="6769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92835" cy="676910"/>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4691ED3E">
                  <wp:extent cx="1116330" cy="5759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16330" cy="575945"/>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AA6DCBC">
                  <wp:extent cx="688975" cy="671195"/>
                  <wp:effectExtent l="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8975" cy="671195"/>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77777777" w:rsidR="004C14B6" w:rsidRPr="005508E6" w:rsidRDefault="004C14B6" w:rsidP="00473621">
            <w:pPr>
              <w:widowControl w:val="0"/>
              <w:autoSpaceDE w:val="0"/>
              <w:autoSpaceDN w:val="0"/>
              <w:jc w:val="center"/>
              <w:rPr>
                <w:rFonts w:eastAsia="Calibri"/>
              </w:rPr>
            </w:pPr>
            <w:r w:rsidRPr="005508E6">
              <w:rPr>
                <w:rFonts w:eastAsia="Calibri"/>
              </w:rPr>
              <w:t>Retail</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41B5D888">
                  <wp:extent cx="1217295" cy="397510"/>
                  <wp:effectExtent l="0" t="0" r="0" b="0"/>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7295" cy="397510"/>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2DAC4D23">
                  <wp:extent cx="1217295" cy="379730"/>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17295" cy="379730"/>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079AA2EC">
                  <wp:extent cx="1217295" cy="884555"/>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7295" cy="884555"/>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26C4282">
                  <wp:extent cx="1217295" cy="154305"/>
                  <wp:effectExtent l="0" t="0" r="0" b="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17295" cy="154305"/>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2F3D158D">
                  <wp:extent cx="760095" cy="522605"/>
                  <wp:effectExtent l="0" t="0" r="0" b="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60095" cy="522605"/>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617655B1">
                  <wp:extent cx="825453" cy="591166"/>
                  <wp:effectExtent l="0" t="0" r="0" b="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33489" cy="596921"/>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43EEEEAD"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e</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3906450"/>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r w:rsidRPr="0089442E">
        <w:rPr>
          <w:i/>
          <w:iCs/>
        </w:rPr>
        <w:t>text</w:t>
      </w:r>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3906451"/>
      <w:r w:rsidRPr="000D70B8">
        <w:t>Ataque zero com mudança de texto</w:t>
      </w:r>
      <w:bookmarkEnd w:id="20"/>
    </w:p>
    <w:p w14:paraId="19866B3A" w14:textId="77777777"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E03C34">
        <w:t xml:space="preserve">contra </w:t>
      </w:r>
      <w:r w:rsidR="00E03C34" w:rsidRPr="00E877DD">
        <w:t>ataque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3906452"/>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The” por “close”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238AC8F5" w:rsidR="000F4B6D" w:rsidRDefault="00A67FF5" w:rsidP="00A67FF5">
      <w:pPr>
        <w:pStyle w:val="Caption"/>
        <w:jc w:val="center"/>
      </w:pPr>
      <w:bookmarkStart w:id="24" w:name="_Toc110089933"/>
      <w:r>
        <w:t xml:space="preserve">Figura </w:t>
      </w:r>
      <w:r>
        <w:fldChar w:fldCharType="begin"/>
      </w:r>
      <w:r>
        <w:instrText xml:space="preserve"> SEQ Figura \* ARABIC </w:instrText>
      </w:r>
      <w:r>
        <w:fldChar w:fldCharType="separate"/>
      </w:r>
      <w:r w:rsidR="00946AE4">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3906453"/>
      <w:r>
        <w:t>Vantagens</w:t>
      </w:r>
      <w:bookmarkEnd w:id="25"/>
    </w:p>
    <w:p w14:paraId="6A36F3A3" w14:textId="111851E8" w:rsidR="00854F69" w:rsidRDefault="00854F69" w:rsidP="009642D7">
      <w:pPr>
        <w:ind w:firstLine="720"/>
      </w:pPr>
      <w:r>
        <w:t xml:space="preserve">As vantagens deste método </w:t>
      </w:r>
      <w:r w:rsidR="00E22DC0">
        <w:t>são</w:t>
      </w:r>
      <w:r w:rsidR="009642D7">
        <w:t xml:space="preserve"> puder</w:t>
      </w:r>
      <w:r w:rsidR="009501F3">
        <w:t xml:space="preserve"> </w:t>
      </w:r>
      <w:r>
        <w:t>altera</w:t>
      </w:r>
      <w:r w:rsidR="009642D7">
        <w:t>r</w:t>
      </w:r>
      <w:r w:rsidR="009501F3">
        <w:t xml:space="preserve"> as</w:t>
      </w:r>
      <w:r>
        <w:t xml:space="preserve"> palavras no texto através do utilizador e o algoritmo permit</w:t>
      </w:r>
      <w:r w:rsidR="009642D7">
        <w:t>e</w:t>
      </w:r>
      <w:r>
        <w:t xml:space="preserve"> saber a zona</w:t>
      </w:r>
      <w:r w:rsidR="009642D7">
        <w:t xml:space="preserve"> 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3906454"/>
      <w:r>
        <w:t>Desvantagens</w:t>
      </w:r>
      <w:bookmarkEnd w:id="26"/>
    </w:p>
    <w:p w14:paraId="2700B524" w14:textId="77777777" w:rsidR="00854F69" w:rsidRPr="00854F69" w:rsidRDefault="00854F69" w:rsidP="009642D7">
      <w:pPr>
        <w:ind w:firstLine="720"/>
      </w:pPr>
      <w:r>
        <w:t xml:space="preserve">As desvantagens deste método </w:t>
      </w:r>
      <w:r w:rsidR="00E22DC0">
        <w:t>são</w:t>
      </w:r>
      <w:r>
        <w:t xml:space="preserve"> </w:t>
      </w:r>
      <w:r w:rsidR="009501F3">
        <w:t>n</w:t>
      </w:r>
      <w:r>
        <w:t xml:space="preserve">a leitura de texto,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3906455"/>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2FA3F435" w:rsidR="00626C46" w:rsidRDefault="007C2736" w:rsidP="007C2736">
      <w:pPr>
        <w:pStyle w:val="Caption"/>
        <w:jc w:val="center"/>
      </w:pPr>
      <w:bookmarkStart w:id="30" w:name="_Toc110089934"/>
      <w:r>
        <w:t xml:space="preserve">Figura </w:t>
      </w:r>
      <w:r>
        <w:fldChar w:fldCharType="begin"/>
      </w:r>
      <w:r>
        <w:instrText xml:space="preserve"> SEQ Figura \* ARABIC </w:instrText>
      </w:r>
      <w:r>
        <w:fldChar w:fldCharType="separate"/>
      </w:r>
      <w:r w:rsidR="00946AE4">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3906456"/>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3906457"/>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3906458"/>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3906459"/>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4A19D3EB">
            <wp:extent cx="1027993" cy="1335741"/>
            <wp:effectExtent l="0" t="0" r="127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34970" cy="1344806"/>
                    </a:xfrm>
                    <a:prstGeom prst="rect">
                      <a:avLst/>
                    </a:prstGeom>
                    <a:noFill/>
                    <a:ln>
                      <a:noFill/>
                    </a:ln>
                  </pic:spPr>
                </pic:pic>
              </a:graphicData>
            </a:graphic>
          </wp:inline>
        </w:drawing>
      </w:r>
    </w:p>
    <w:p w14:paraId="4D50A75D" w14:textId="4B957407" w:rsidR="00EE29F6" w:rsidRPr="00EE29F6" w:rsidRDefault="004F5E85" w:rsidP="004F5E85">
      <w:pPr>
        <w:pStyle w:val="Caption"/>
        <w:jc w:val="center"/>
        <w:rPr>
          <w:sz w:val="22"/>
          <w:szCs w:val="22"/>
        </w:rPr>
      </w:pPr>
      <w:bookmarkStart w:id="36" w:name="_Toc110089935"/>
      <w:r>
        <w:t xml:space="preserve">Figura </w:t>
      </w:r>
      <w:r>
        <w:fldChar w:fldCharType="begin"/>
      </w:r>
      <w:r>
        <w:instrText xml:space="preserve"> SEQ Figura \* ARABIC </w:instrText>
      </w:r>
      <w:r>
        <w:fldChar w:fldCharType="separate"/>
      </w:r>
      <w:r w:rsidR="00946AE4">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B629088" w:rsidR="00EE29F6" w:rsidRPr="00EE29F6" w:rsidRDefault="004F5E85" w:rsidP="004F5E85">
      <w:pPr>
        <w:pStyle w:val="Caption"/>
        <w:jc w:val="center"/>
        <w:rPr>
          <w:sz w:val="22"/>
          <w:szCs w:val="22"/>
        </w:rPr>
      </w:pPr>
      <w:bookmarkStart w:id="37" w:name="_Toc110089936"/>
      <w:r>
        <w:t xml:space="preserve">Figura </w:t>
      </w:r>
      <w:r>
        <w:fldChar w:fldCharType="begin"/>
      </w:r>
      <w:r>
        <w:instrText xml:space="preserve"> SEQ Figura \* ARABIC </w:instrText>
      </w:r>
      <w:r>
        <w:fldChar w:fldCharType="separate"/>
      </w:r>
      <w:r w:rsidR="00946AE4">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2D58A610" w:rsidR="00EE29F6" w:rsidRPr="00EE29F6" w:rsidRDefault="00C549B5" w:rsidP="00C549B5">
      <w:pPr>
        <w:pStyle w:val="Caption"/>
        <w:jc w:val="center"/>
        <w:rPr>
          <w:sz w:val="22"/>
          <w:szCs w:val="22"/>
        </w:rPr>
      </w:pPr>
      <w:bookmarkStart w:id="38" w:name="_Toc110089937"/>
      <w:r>
        <w:t xml:space="preserve">Figura </w:t>
      </w:r>
      <w:r>
        <w:fldChar w:fldCharType="begin"/>
      </w:r>
      <w:r>
        <w:instrText xml:space="preserve"> SEQ Figura \* ARABIC </w:instrText>
      </w:r>
      <w:r>
        <w:fldChar w:fldCharType="separate"/>
      </w:r>
      <w:r w:rsidR="00946AE4">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3906460"/>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3906461"/>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3906462"/>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77085019" w:rsidR="00EE29F6" w:rsidRPr="007C1C5F" w:rsidRDefault="00C549B5" w:rsidP="00C549B5">
      <w:pPr>
        <w:pStyle w:val="Caption"/>
        <w:jc w:val="center"/>
        <w:rPr>
          <w:sz w:val="22"/>
          <w:szCs w:val="22"/>
          <w:lang w:val="en-GB"/>
        </w:rPr>
      </w:pPr>
      <w:bookmarkStart w:id="46" w:name="_Toc110089938"/>
      <w:r w:rsidRPr="007C1C5F">
        <w:rPr>
          <w:lang w:val="en-GB"/>
        </w:rPr>
        <w:t xml:space="preserve">Figura </w:t>
      </w:r>
      <w:r>
        <w:fldChar w:fldCharType="begin"/>
      </w:r>
      <w:r w:rsidRPr="007C1C5F">
        <w:rPr>
          <w:lang w:val="en-GB"/>
        </w:rPr>
        <w:instrText xml:space="preserve"> SEQ Figura \* ARABIC </w:instrText>
      </w:r>
      <w:r>
        <w:fldChar w:fldCharType="separate"/>
      </w:r>
      <w:r w:rsidR="00946AE4">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3906463"/>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3E4E9341" w:rsidR="00EE29F6" w:rsidRPr="007C1C5F" w:rsidRDefault="00C549B5" w:rsidP="00C549B5">
      <w:pPr>
        <w:pStyle w:val="Caption"/>
        <w:jc w:val="center"/>
        <w:rPr>
          <w:sz w:val="22"/>
          <w:szCs w:val="22"/>
          <w:lang w:val="en-GB"/>
        </w:rPr>
      </w:pPr>
      <w:bookmarkStart w:id="49" w:name="_Toc110089939"/>
      <w:r w:rsidRPr="007C1C5F">
        <w:rPr>
          <w:lang w:val="en-GB"/>
        </w:rPr>
        <w:t xml:space="preserve">Figura </w:t>
      </w:r>
      <w:r>
        <w:fldChar w:fldCharType="begin"/>
      </w:r>
      <w:r w:rsidRPr="007C1C5F">
        <w:rPr>
          <w:lang w:val="en-GB"/>
        </w:rPr>
        <w:instrText xml:space="preserve"> SEQ Figura \* ARABIC </w:instrText>
      </w:r>
      <w:r>
        <w:fldChar w:fldCharType="separate"/>
      </w:r>
      <w:r w:rsidR="00946AE4">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3906464"/>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49B6273D" w:rsidR="00EE29F6" w:rsidRPr="00EE29F6" w:rsidRDefault="00D52039" w:rsidP="00D52039">
      <w:pPr>
        <w:pStyle w:val="Caption"/>
        <w:jc w:val="center"/>
        <w:rPr>
          <w:sz w:val="22"/>
          <w:szCs w:val="22"/>
        </w:rPr>
      </w:pPr>
      <w:bookmarkStart w:id="52" w:name="_Toc110089940"/>
      <w:r>
        <w:t xml:space="preserve">Figura </w:t>
      </w:r>
      <w:r>
        <w:fldChar w:fldCharType="begin"/>
      </w:r>
      <w:r>
        <w:instrText xml:space="preserve"> SEQ Figura \* ARABIC </w:instrText>
      </w:r>
      <w:r>
        <w:fldChar w:fldCharType="separate"/>
      </w:r>
      <w:r w:rsidR="00946AE4">
        <w:rPr>
          <w:noProof/>
        </w:rPr>
        <w:t>8</w:t>
      </w:r>
      <w:r>
        <w:fldChar w:fldCharType="end"/>
      </w:r>
      <w:r>
        <w:t xml:space="preserve"> - </w:t>
      </w:r>
      <w:r w:rsidRPr="007E2AF3">
        <w:t>Exemplo Character Codin</w:t>
      </w:r>
      <w:r>
        <w:t>g</w:t>
      </w:r>
      <w:bookmarkEnd w:id="52"/>
    </w:p>
    <w:p w14:paraId="71B0B88A" w14:textId="6A0F5F50" w:rsidR="00775128" w:rsidRDefault="00F017EF" w:rsidP="00F017EF">
      <w:pPr>
        <w:pStyle w:val="Subtitle"/>
        <w:ind w:firstLine="720"/>
        <w:jc w:val="left"/>
        <w:rPr>
          <w:rFonts w:eastAsia="Arial MT"/>
          <w:lang w:eastAsia="en-US"/>
        </w:rPr>
      </w:pPr>
      <w:r>
        <w:rPr>
          <w:rFonts w:eastAsia="Arial MT"/>
          <w:lang w:eastAsia="en-US"/>
        </w:rPr>
        <w:t xml:space="preserve">     </w:t>
      </w:r>
      <w:bookmarkStart w:id="53" w:name="_Toc123906465"/>
      <w:r w:rsidR="00042036">
        <w:rPr>
          <w:rFonts w:eastAsia="Arial MT"/>
          <w:lang w:eastAsia="en-US"/>
        </w:rPr>
        <w:t>2.2.4.3.</w:t>
      </w:r>
      <w:r>
        <w:rPr>
          <w:rFonts w:eastAsia="Arial MT"/>
          <w:lang w:eastAsia="en-US"/>
        </w:rPr>
        <w:t xml:space="preserve"> </w:t>
      </w:r>
      <w:r w:rsidR="00775128">
        <w:rPr>
          <w:rFonts w:eastAsia="Arial MT"/>
          <w:lang w:eastAsia="en-US"/>
        </w:rPr>
        <w:t>Vantagens</w:t>
      </w:r>
      <w:r w:rsidR="00042036">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3906466"/>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3906467"/>
      <w:bookmarkStart w:id="56" w:name="_Hlk106727574"/>
      <w:r w:rsidRPr="00EE29F6">
        <w:rPr>
          <w:rFonts w:eastAsia="Arial MT"/>
          <w:lang w:eastAsia="en-US"/>
        </w:rPr>
        <w:t>ECL zero-based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03219D18" w:rsidR="00EE29F6" w:rsidRPr="00EE29F6" w:rsidRDefault="00D52039" w:rsidP="00D52039">
      <w:pPr>
        <w:pStyle w:val="Caption"/>
        <w:jc w:val="center"/>
        <w:rPr>
          <w:sz w:val="22"/>
          <w:szCs w:val="22"/>
        </w:rPr>
      </w:pPr>
      <w:bookmarkStart w:id="57" w:name="_Toc110089941"/>
      <w:r>
        <w:t xml:space="preserve">Figura </w:t>
      </w:r>
      <w:r>
        <w:fldChar w:fldCharType="begin"/>
      </w:r>
      <w:r>
        <w:instrText xml:space="preserve"> SEQ Figura \* ARABIC </w:instrText>
      </w:r>
      <w:r>
        <w:fldChar w:fldCharType="separate"/>
      </w:r>
      <w:r w:rsidR="00946AE4">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3906468"/>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3906469"/>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3906470"/>
      <w:bookmarkStart w:id="61" w:name="_Hlk110033908"/>
      <w:bookmarkStart w:id="62"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B3AA9C8" w:rsidR="00DD061F" w:rsidRDefault="00DD061F" w:rsidP="00DD061F">
      <w:pPr>
        <w:pStyle w:val="Caption"/>
        <w:jc w:val="center"/>
      </w:pPr>
      <w:bookmarkStart w:id="64" w:name="_Toc110089942"/>
      <w:r>
        <w:t xml:space="preserve">Figura </w:t>
      </w:r>
      <w:r>
        <w:fldChar w:fldCharType="begin"/>
      </w:r>
      <w:r>
        <w:instrText xml:space="preserve"> SEQ Figura \* ARABIC </w:instrText>
      </w:r>
      <w:r>
        <w:fldChar w:fldCharType="separate"/>
      </w:r>
      <w:r w:rsidR="00946AE4">
        <w:rPr>
          <w:noProof/>
        </w:rPr>
        <w:t>10</w:t>
      </w:r>
      <w:r>
        <w:fldChar w:fldCharType="end"/>
      </w:r>
      <w:r>
        <w:t xml:space="preserve"> – Exemplo de um </w:t>
      </w:r>
      <w:r w:rsidRPr="007C5FB2">
        <w:t>Qrcode</w:t>
      </w:r>
      <w:bookmarkEnd w:id="64"/>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436DE8AD" w:rsidR="00DD061F" w:rsidRDefault="00DD061F" w:rsidP="00DD061F">
      <w:pPr>
        <w:pStyle w:val="Caption"/>
        <w:jc w:val="center"/>
      </w:pPr>
      <w:bookmarkStart w:id="65" w:name="_Toc110089943"/>
      <w:r>
        <w:t xml:space="preserve">Figura </w:t>
      </w:r>
      <w:r>
        <w:fldChar w:fldCharType="begin"/>
      </w:r>
      <w:r>
        <w:instrText xml:space="preserve"> SEQ Figura \* ARABIC </w:instrText>
      </w:r>
      <w:r>
        <w:fldChar w:fldCharType="separate"/>
      </w:r>
      <w:r w:rsidR="00946AE4">
        <w:rPr>
          <w:noProof/>
        </w:rPr>
        <w:t>11</w:t>
      </w:r>
      <w:r>
        <w:fldChar w:fldCharType="end"/>
      </w:r>
      <w:r>
        <w:t xml:space="preserve"> - </w:t>
      </w:r>
      <w:r w:rsidRPr="005111B7">
        <w:t>Estrutura Qrcode</w:t>
      </w:r>
      <w:bookmarkEnd w:id="65"/>
    </w:p>
    <w:p w14:paraId="1707B44D" w14:textId="7073450F" w:rsidR="00DD061F" w:rsidRDefault="00DD061F" w:rsidP="00DD061F">
      <w:pPr>
        <w:pStyle w:val="Caption"/>
        <w:keepNext/>
      </w:pPr>
      <w:bookmarkStart w:id="66"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6"/>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7" w:name="_Toc123906471"/>
      <w:r>
        <w:rPr>
          <w:rFonts w:eastAsia="Arial MT"/>
          <w:lang w:eastAsia="en-US"/>
        </w:rPr>
        <w:lastRenderedPageBreak/>
        <w:t>Código de barras 128</w:t>
      </w:r>
      <w:bookmarkEnd w:id="67"/>
    </w:p>
    <w:p w14:paraId="23885827" w14:textId="61063BA7"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 retirada do Wikipédia)</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3B4591FA" w:rsidR="00E158FD" w:rsidRDefault="00FF4F89" w:rsidP="00FF4F89">
      <w:pPr>
        <w:pStyle w:val="Caption"/>
        <w:jc w:val="center"/>
      </w:pPr>
      <w:bookmarkStart w:id="68" w:name="_Toc110089944"/>
      <w:r>
        <w:t xml:space="preserve">Figura </w:t>
      </w:r>
      <w:r>
        <w:fldChar w:fldCharType="begin"/>
      </w:r>
      <w:r>
        <w:instrText xml:space="preserve"> SEQ Figura \* ARABIC </w:instrText>
      </w:r>
      <w:r>
        <w:fldChar w:fldCharType="separate"/>
      </w:r>
      <w:r w:rsidR="00946AE4">
        <w:rPr>
          <w:noProof/>
        </w:rPr>
        <w:t>12</w:t>
      </w:r>
      <w:r>
        <w:fldChar w:fldCharType="end"/>
      </w:r>
      <w:r>
        <w:t xml:space="preserve"> - Código de barra 128</w:t>
      </w:r>
      <w:bookmarkEnd w:id="68"/>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4F8C3312" w:rsidR="00E158FD" w:rsidRPr="00585607" w:rsidRDefault="00E158FD" w:rsidP="00E158FD">
      <w:pPr>
        <w:pStyle w:val="Caption"/>
        <w:jc w:val="center"/>
      </w:pPr>
      <w:bookmarkStart w:id="69" w:name="_Toc110089945"/>
      <w:r>
        <w:t xml:space="preserve">Figura </w:t>
      </w:r>
      <w:r>
        <w:fldChar w:fldCharType="begin"/>
      </w:r>
      <w:r>
        <w:instrText xml:space="preserve"> SEQ Figura \* ARABIC </w:instrText>
      </w:r>
      <w:r>
        <w:fldChar w:fldCharType="separate"/>
      </w:r>
      <w:r w:rsidR="00946AE4">
        <w:rPr>
          <w:noProof/>
        </w:rPr>
        <w:t>13</w:t>
      </w:r>
      <w:r>
        <w:fldChar w:fldCharType="end"/>
      </w:r>
      <w:r>
        <w:t xml:space="preserve"> - Tabela ASCII</w:t>
      </w:r>
      <w:bookmarkEnd w:id="69"/>
    </w:p>
    <w:bookmarkEnd w:id="62"/>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0" w:name="_Toc123906472"/>
      <w:r>
        <w:lastRenderedPageBreak/>
        <w:t>Entropia documento com watermark</w:t>
      </w:r>
      <w:bookmarkEnd w:id="70"/>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1" w:name="_Toc123906473"/>
      <w:bookmarkStart w:id="72" w:name="_Hlk110033948"/>
      <w:r>
        <w:rPr>
          <w:rFonts w:eastAsia="Arial MT"/>
          <w:lang w:eastAsia="en-US"/>
        </w:rPr>
        <w:lastRenderedPageBreak/>
        <w:t xml:space="preserve">Métodos </w:t>
      </w:r>
      <w:r w:rsidR="00DD061F">
        <w:rPr>
          <w:rFonts w:eastAsia="Arial MT"/>
          <w:lang w:eastAsia="en-US"/>
        </w:rPr>
        <w:t>implementados</w:t>
      </w:r>
      <w:bookmarkEnd w:id="71"/>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devido ao espaço ocupado pelo código de barras no footer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3" w:name="_Toc123906474"/>
      <w:r w:rsidR="00787CF4">
        <w:rPr>
          <w:rFonts w:eastAsia="Arial MT"/>
          <w:lang w:eastAsia="en-US"/>
        </w:rPr>
        <w:t>Primeira implementação</w:t>
      </w:r>
      <w:bookmarkEnd w:id="73"/>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preto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w:t>
      </w:r>
      <w:proofErr w:type="gramStart"/>
      <w:r w:rsidR="007D17A8">
        <w:rPr>
          <w:rFonts w:eastAsia="Arial MT"/>
          <w:lang w:eastAsia="en-US"/>
        </w:rPr>
        <w:t>mm:ss</w:t>
      </w:r>
      <w:proofErr w:type="spellEnd"/>
      <w:proofErr w:type="gram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2DC1A6F7" w:rsidR="00184176" w:rsidRDefault="00184176" w:rsidP="00184176">
      <w:pPr>
        <w:pStyle w:val="Caption"/>
        <w:jc w:val="center"/>
      </w:pPr>
      <w:bookmarkStart w:id="74" w:name="_Toc110089946"/>
      <w:r>
        <w:t xml:space="preserve">Figura </w:t>
      </w:r>
      <w:r>
        <w:fldChar w:fldCharType="begin"/>
      </w:r>
      <w:r>
        <w:instrText xml:space="preserve"> SEQ Figura \* ARABIC </w:instrText>
      </w:r>
      <w:r>
        <w:fldChar w:fldCharType="separate"/>
      </w:r>
      <w:r w:rsidR="00946AE4">
        <w:rPr>
          <w:noProof/>
        </w:rPr>
        <w:t>14</w:t>
      </w:r>
      <w:r>
        <w:fldChar w:fldCharType="end"/>
      </w:r>
      <w:r>
        <w:t xml:space="preserve"> - Zona livre</w:t>
      </w:r>
      <w:bookmarkEnd w:id="74"/>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7DA58849" w:rsidR="00ED7A8E" w:rsidRDefault="00B539B8" w:rsidP="00B539B8">
      <w:pPr>
        <w:pStyle w:val="Caption"/>
        <w:jc w:val="center"/>
      </w:pPr>
      <w:bookmarkStart w:id="75" w:name="_Toc110089947"/>
      <w:r>
        <w:t xml:space="preserve">Figura </w:t>
      </w:r>
      <w:r>
        <w:fldChar w:fldCharType="begin"/>
      </w:r>
      <w:r>
        <w:instrText xml:space="preserve"> SEQ Figura \* ARABIC </w:instrText>
      </w:r>
      <w:r>
        <w:fldChar w:fldCharType="separate"/>
      </w:r>
      <w:r w:rsidR="00946AE4">
        <w:rPr>
          <w:noProof/>
        </w:rPr>
        <w:t>15</w:t>
      </w:r>
      <w:r>
        <w:fldChar w:fldCharType="end"/>
      </w:r>
      <w:r>
        <w:t xml:space="preserve"> - Zonas críticas</w:t>
      </w:r>
      <w:bookmarkEnd w:id="75"/>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6"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6"/>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0D62AD33" w:rsidR="00500783" w:rsidRDefault="00E732E2" w:rsidP="00E732E2">
      <w:pPr>
        <w:pStyle w:val="Caption"/>
        <w:jc w:val="center"/>
      </w:pPr>
      <w:bookmarkStart w:id="77" w:name="_Toc110089948"/>
      <w:r>
        <w:t xml:space="preserve">Figura </w:t>
      </w:r>
      <w:r>
        <w:fldChar w:fldCharType="begin"/>
      </w:r>
      <w:r>
        <w:instrText xml:space="preserve"> SEQ Figura \* ARABIC </w:instrText>
      </w:r>
      <w:r>
        <w:fldChar w:fldCharType="separate"/>
      </w:r>
      <w:r w:rsidR="00946AE4">
        <w:rPr>
          <w:noProof/>
        </w:rPr>
        <w:t>16</w:t>
      </w:r>
      <w:r>
        <w:fldChar w:fldCharType="end"/>
      </w:r>
      <w:r>
        <w:t xml:space="preserve"> - Ficheiro exemplar</w:t>
      </w:r>
      <w:bookmarkEnd w:id="77"/>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1785880D" w:rsidR="00500783" w:rsidRDefault="00E732E2" w:rsidP="00E732E2">
      <w:pPr>
        <w:pStyle w:val="Caption"/>
        <w:jc w:val="center"/>
      </w:pPr>
      <w:bookmarkStart w:id="78" w:name="_Toc110089949"/>
      <w:r>
        <w:t xml:space="preserve">Figura </w:t>
      </w:r>
      <w:r>
        <w:fldChar w:fldCharType="begin"/>
      </w:r>
      <w:r>
        <w:instrText xml:space="preserve"> SEQ Figura \* ARABIC </w:instrText>
      </w:r>
      <w:r>
        <w:fldChar w:fldCharType="separate"/>
      </w:r>
      <w:r w:rsidR="00946AE4">
        <w:rPr>
          <w:noProof/>
        </w:rPr>
        <w:t>17</w:t>
      </w:r>
      <w:r>
        <w:fldChar w:fldCharType="end"/>
      </w:r>
      <w:r>
        <w:t xml:space="preserve"> - Ficheiro processado</w:t>
      </w:r>
      <w:bookmarkEnd w:id="78"/>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67050297" w:rsidR="0058067B" w:rsidRDefault="00E732E2" w:rsidP="00E732E2">
      <w:pPr>
        <w:pStyle w:val="Caption"/>
        <w:jc w:val="center"/>
      </w:pPr>
      <w:bookmarkStart w:id="79" w:name="_Toc110089950"/>
      <w:r>
        <w:t xml:space="preserve">Figura </w:t>
      </w:r>
      <w:r>
        <w:fldChar w:fldCharType="begin"/>
      </w:r>
      <w:r>
        <w:instrText xml:space="preserve"> SEQ Figura \* ARABIC </w:instrText>
      </w:r>
      <w:r>
        <w:fldChar w:fldCharType="separate"/>
      </w:r>
      <w:r w:rsidR="00946AE4">
        <w:rPr>
          <w:noProof/>
        </w:rPr>
        <w:t>18</w:t>
      </w:r>
      <w:r>
        <w:fldChar w:fldCharType="end"/>
      </w:r>
      <w:r>
        <w:t xml:space="preserve"> - Resultado Qrcode</w:t>
      </w:r>
      <w:bookmarkEnd w:id="79"/>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80"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80"/>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horas:minutos:segundos)</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4DF83BF" w:rsidR="00CA4BA3" w:rsidRPr="00ED7A8E" w:rsidRDefault="00E732E2" w:rsidP="00E732E2">
      <w:pPr>
        <w:pStyle w:val="Caption"/>
        <w:jc w:val="center"/>
      </w:pPr>
      <w:bookmarkStart w:id="81" w:name="_Toc110089951"/>
      <w:r>
        <w:t xml:space="preserve">Figura </w:t>
      </w:r>
      <w:r>
        <w:fldChar w:fldCharType="begin"/>
      </w:r>
      <w:r>
        <w:instrText xml:space="preserve"> SEQ Figura \* ARABIC </w:instrText>
      </w:r>
      <w:r>
        <w:fldChar w:fldCharType="separate"/>
      </w:r>
      <w:r w:rsidR="00946AE4">
        <w:rPr>
          <w:noProof/>
        </w:rPr>
        <w:t>19</w:t>
      </w:r>
      <w:r>
        <w:fldChar w:fldCharType="end"/>
      </w:r>
      <w:r>
        <w:t xml:space="preserve"> - Resultado consola</w:t>
      </w:r>
      <w:bookmarkEnd w:id="81"/>
    </w:p>
    <w:bookmarkEnd w:id="72"/>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4827053B" w:rsidR="00C3712B" w:rsidRDefault="00C3712B" w:rsidP="00C3712B">
      <w:pPr>
        <w:pStyle w:val="Subtitle"/>
        <w:numPr>
          <w:ilvl w:val="1"/>
          <w:numId w:val="25"/>
        </w:numPr>
        <w:jc w:val="left"/>
      </w:pPr>
      <w:r>
        <w:lastRenderedPageBreak/>
        <w:t xml:space="preserve"> </w:t>
      </w:r>
      <w:bookmarkStart w:id="82" w:name="_Toc123906475"/>
      <w:r>
        <w:t>Análise de quantidade de qrcode para análise forense</w:t>
      </w:r>
      <w:bookmarkEnd w:id="82"/>
    </w:p>
    <w:p w14:paraId="2F7A0910" w14:textId="128BD6F2"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análise forens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3C611495"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análise forens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763E8B8D" w:rsidR="00C3712B" w:rsidRDefault="00C3712B" w:rsidP="00C3712B">
      <w:pPr>
        <w:pStyle w:val="Caption"/>
        <w:jc w:val="center"/>
      </w:pPr>
      <w:r>
        <w:t xml:space="preserve">Figura </w:t>
      </w:r>
      <w:r>
        <w:fldChar w:fldCharType="begin"/>
      </w:r>
      <w:r>
        <w:instrText xml:space="preserve"> SEQ Figura \* ARABIC </w:instrText>
      </w:r>
      <w:r>
        <w:fldChar w:fldCharType="separate"/>
      </w:r>
      <w:r w:rsidR="00946AE4">
        <w:rPr>
          <w:noProof/>
        </w:rPr>
        <w:t>20</w:t>
      </w:r>
      <w:r>
        <w:fldChar w:fldCharType="end"/>
      </w:r>
      <w:r>
        <w:t xml:space="preserve"> - Análise forense pretendida</w:t>
      </w:r>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pdf</w:t>
      </w:r>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3" w:name="_Hlk120805233"/>
            <w:r w:rsidRPr="00E77DE8">
              <w:rPr>
                <w:b/>
                <w:bCs/>
                <w:lang w:eastAsia="en-US"/>
              </w:rPr>
              <w:t xml:space="preserve">Nº ligações </w:t>
            </w:r>
            <w:bookmarkEnd w:id="83"/>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78482D1C" w:rsidR="00152F94" w:rsidRDefault="00152F94" w:rsidP="00152F94">
      <w:pPr>
        <w:pStyle w:val="Caption"/>
        <w:jc w:val="center"/>
      </w:pPr>
      <w:r>
        <w:t xml:space="preserve">Figura </w:t>
      </w:r>
      <w:r>
        <w:fldChar w:fldCharType="begin"/>
      </w:r>
      <w:r>
        <w:instrText xml:space="preserve"> SEQ Figura \* ARABIC </w:instrText>
      </w:r>
      <w:r>
        <w:fldChar w:fldCharType="separate"/>
      </w:r>
      <w:r w:rsidR="00946AE4">
        <w:rPr>
          <w:noProof/>
        </w:rPr>
        <w:t>21</w:t>
      </w:r>
      <w:r>
        <w:fldChar w:fldCharType="end"/>
      </w:r>
      <w:r>
        <w:t xml:space="preserve"> - Segmentos de reta no ficheiro </w:t>
      </w:r>
      <w:r w:rsidR="007622BB">
        <w:t>PDF</w:t>
      </w:r>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0F2B2D7C"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4" w:name="_Toc123906476"/>
      <w:r>
        <w:rPr>
          <w:rFonts w:eastAsia="Arial MT"/>
          <w:lang w:eastAsia="en-US"/>
        </w:rPr>
        <w:t>An</w:t>
      </w:r>
      <w:r w:rsidR="001F2C83">
        <w:rPr>
          <w:rFonts w:eastAsia="Arial MT"/>
          <w:lang w:eastAsia="en-US"/>
        </w:rPr>
        <w:t>á</w:t>
      </w:r>
      <w:r>
        <w:rPr>
          <w:rFonts w:eastAsia="Arial MT"/>
          <w:lang w:eastAsia="en-US"/>
        </w:rPr>
        <w:t xml:space="preserve">lise forense com 9 qrcode </w:t>
      </w:r>
      <w:r w:rsidR="001F2C83">
        <w:rPr>
          <w:rFonts w:eastAsia="Arial MT"/>
          <w:lang w:eastAsia="en-US"/>
        </w:rPr>
        <w:t>com</w:t>
      </w:r>
      <w:r>
        <w:rPr>
          <w:rFonts w:eastAsia="Arial MT"/>
          <w:lang w:eastAsia="en-US"/>
        </w:rPr>
        <w:t xml:space="preserve"> processamento de imagem</w:t>
      </w:r>
      <w:bookmarkEnd w:id="84"/>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0C2A2ABA" w:rsidR="00C3712B" w:rsidRDefault="00B72D1B" w:rsidP="00B72D1B">
      <w:pPr>
        <w:pStyle w:val="Caption"/>
        <w:jc w:val="center"/>
      </w:pPr>
      <w:r>
        <w:t xml:space="preserve">Figura </w:t>
      </w:r>
      <w:r>
        <w:fldChar w:fldCharType="begin"/>
      </w:r>
      <w:r>
        <w:instrText xml:space="preserve"> SEQ Figura \* ARABIC </w:instrText>
      </w:r>
      <w:r>
        <w:fldChar w:fldCharType="separate"/>
      </w:r>
      <w:r w:rsidR="00946AE4">
        <w:rPr>
          <w:noProof/>
        </w:rPr>
        <w:t>22</w:t>
      </w:r>
      <w:r>
        <w:fldChar w:fldCharType="end"/>
      </w:r>
      <w:r>
        <w:t xml:space="preserve"> - Qrcode com processamento de imagem</w:t>
      </w:r>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647A730B" w:rsidR="00C3712B" w:rsidRDefault="000C2584" w:rsidP="000C2584">
      <w:pPr>
        <w:pStyle w:val="Caption"/>
        <w:jc w:val="center"/>
      </w:pPr>
      <w:r>
        <w:t xml:space="preserve">Figura </w:t>
      </w:r>
      <w:r>
        <w:fldChar w:fldCharType="begin"/>
      </w:r>
      <w:r>
        <w:instrText xml:space="preserve"> SEQ Figura \* ARABIC </w:instrText>
      </w:r>
      <w:r>
        <w:fldChar w:fldCharType="separate"/>
      </w:r>
      <w:r w:rsidR="00946AE4">
        <w:rPr>
          <w:noProof/>
        </w:rPr>
        <w:t>23</w:t>
      </w:r>
      <w:r>
        <w:fldChar w:fldCharType="end"/>
      </w:r>
      <w:r>
        <w:t xml:space="preserve"> - Pós processamento</w:t>
      </w:r>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0FB900F0" w:rsidR="001F2C83" w:rsidRPr="00C3712B" w:rsidRDefault="00946AE4" w:rsidP="00946AE4">
      <w:pPr>
        <w:pStyle w:val="Caption"/>
        <w:jc w:val="center"/>
      </w:pPr>
      <w:r>
        <w:t xml:space="preserve">Figura </w:t>
      </w:r>
      <w:r>
        <w:fldChar w:fldCharType="begin"/>
      </w:r>
      <w:r>
        <w:instrText xml:space="preserve"> SEQ Figura \* ARABIC </w:instrText>
      </w:r>
      <w:r>
        <w:fldChar w:fldCharType="separate"/>
      </w:r>
      <w:r>
        <w:rPr>
          <w:noProof/>
        </w:rPr>
        <w:t>24</w:t>
      </w:r>
      <w:r>
        <w:fldChar w:fldCharType="end"/>
      </w:r>
      <w:r>
        <w:t xml:space="preserve"> - Resultado processamento de imagem de 9 </w:t>
      </w:r>
      <w:proofErr w:type="spellStart"/>
      <w:r>
        <w:t>qrcodes</w:t>
      </w:r>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77292">
      <w:pPr>
        <w:pStyle w:val="Heading1"/>
        <w:numPr>
          <w:ilvl w:val="0"/>
          <w:numId w:val="21"/>
        </w:numPr>
        <w:rPr>
          <w:rFonts w:eastAsia="Arial MT"/>
          <w:lang w:eastAsia="en-US"/>
        </w:rPr>
      </w:pPr>
      <w:bookmarkStart w:id="85" w:name="_Toc123906477"/>
      <w:bookmarkStart w:id="86" w:name="_Hlk106727777"/>
      <w:bookmarkStart w:id="87" w:name="_Hlk110033960"/>
      <w:r>
        <w:rPr>
          <w:rFonts w:eastAsia="Arial MT"/>
          <w:lang w:eastAsia="en-US"/>
        </w:rPr>
        <w:lastRenderedPageBreak/>
        <w:t>Proposta de desenvolvimento</w:t>
      </w:r>
      <w:bookmarkEnd w:id="85"/>
      <w:r>
        <w:rPr>
          <w:rFonts w:eastAsia="Arial MT"/>
          <w:lang w:eastAsia="en-US"/>
        </w:rPr>
        <w:t xml:space="preserve"> </w:t>
      </w:r>
    </w:p>
    <w:bookmarkEnd w:id="86"/>
    <w:p w14:paraId="4CC5D717" w14:textId="6247572B"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13FE39E7" w:rsidR="00B934A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r w:rsidR="004A21A3">
        <w:rPr>
          <w:rFonts w:eastAsia="Arial MT"/>
          <w:lang w:eastAsia="en-US"/>
        </w:rPr>
        <w:t>F</w:t>
      </w:r>
      <w:r>
        <w:rPr>
          <w:rFonts w:eastAsia="Arial MT"/>
          <w:lang w:eastAsia="en-US"/>
        </w:rPr>
        <w:t>orm</w:t>
      </w:r>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r w:rsidR="007F6A34" w:rsidRPr="007F6A34">
        <w:rPr>
          <w:rFonts w:eastAsia="Arial MT"/>
          <w:i/>
          <w:iCs/>
          <w:lang w:eastAsia="en-US"/>
        </w:rPr>
        <w:t>header</w:t>
      </w:r>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análise forense que consiste em saber que zonas do documento foi alterado com ajuda dos qrcode. </w:t>
      </w:r>
    </w:p>
    <w:p w14:paraId="47EF692C" w14:textId="442BC2CF" w:rsidR="007F6A34" w:rsidRDefault="007F6A34" w:rsidP="000A0088">
      <w:pPr>
        <w:ind w:firstLine="720"/>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87"/>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B41386">
      <w:pPr>
        <w:pStyle w:val="Title"/>
        <w:numPr>
          <w:ilvl w:val="0"/>
          <w:numId w:val="21"/>
        </w:numPr>
        <w:jc w:val="left"/>
      </w:pPr>
      <w:r w:rsidRPr="00EE29F6">
        <w:rPr>
          <w:rFonts w:eastAsia="Arial MT"/>
          <w:lang w:eastAsia="en-US"/>
        </w:rPr>
        <w:br w:type="page"/>
      </w:r>
      <w:bookmarkStart w:id="88" w:name="_Toc123906478"/>
      <w:bookmarkStart w:id="89" w:name="_Hlk110086870"/>
      <w:bookmarkStart w:id="90" w:name="_Hlk110088068"/>
      <w:r w:rsidR="00FD070B">
        <w:rPr>
          <w:rFonts w:eastAsia="Arial MT"/>
          <w:lang w:eastAsia="en-US"/>
        </w:rPr>
        <w:lastRenderedPageBreak/>
        <w:t xml:space="preserve">Arquitetura </w:t>
      </w:r>
      <w:r w:rsidR="00A059F2">
        <w:t>d</w:t>
      </w:r>
      <w:r w:rsidR="00C55310">
        <w:t>a solução</w:t>
      </w:r>
      <w:bookmarkEnd w:id="88"/>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6F84EF58" w14:textId="054DA2D5" w:rsidR="0008144F" w:rsidRDefault="00F77292" w:rsidP="0008144F">
      <w:pPr>
        <w:ind w:firstLine="360"/>
      </w:pPr>
      <w:r>
        <w:t>O programa desenvolvido tem três camadas, a primeira é a camada do servidor destinada à base de dados que irá ter dados armazenados cerca dos ficheiros</w:t>
      </w:r>
      <w:r w:rsidR="0008144F">
        <w:t>, códigos de barras</w:t>
      </w:r>
      <w:r w:rsidR="00BE4247">
        <w:t xml:space="preserve">, </w:t>
      </w:r>
      <w:r w:rsidR="00C84BE9">
        <w:t>segmentos de reta</w:t>
      </w:r>
      <w:r w:rsidR="00EF26DB">
        <w:t xml:space="preserve"> traçados entre qrcode e posi</w:t>
      </w:r>
      <w:r w:rsidR="003A7963">
        <w:t>ção dos caracteres no ficheiro de input</w:t>
      </w:r>
      <w:r w:rsidR="0008144F">
        <w:t>. A segunda é a camada do programa onde acontece o desenvolvimento da criação do código de barras, do qrcode, do processamento</w:t>
      </w:r>
      <w:r w:rsidR="003A7963">
        <w:t xml:space="preserve"> do ficheiro para obter as posições dos caracteres no documento</w:t>
      </w:r>
      <w:r w:rsidR="0008144F">
        <w:t>, da retificação do documento, e análise forense,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1A8F565C" w:rsidR="00C55310" w:rsidRPr="00C55310" w:rsidRDefault="00F77292" w:rsidP="00F77292">
      <w:pPr>
        <w:pStyle w:val="Caption"/>
        <w:jc w:val="center"/>
      </w:pPr>
      <w:bookmarkStart w:id="91" w:name="_Toc110089952"/>
      <w:r>
        <w:t xml:space="preserve">Figura </w:t>
      </w:r>
      <w:r>
        <w:fldChar w:fldCharType="begin"/>
      </w:r>
      <w:r>
        <w:instrText xml:space="preserve"> SEQ Figura \* ARABIC </w:instrText>
      </w:r>
      <w:r>
        <w:fldChar w:fldCharType="separate"/>
      </w:r>
      <w:r w:rsidR="00946AE4">
        <w:rPr>
          <w:noProof/>
        </w:rPr>
        <w:t>25</w:t>
      </w:r>
      <w:r>
        <w:fldChar w:fldCharType="end"/>
      </w:r>
      <w:r>
        <w:t xml:space="preserve"> - Arquitetura solução proposta</w:t>
      </w:r>
      <w:bookmarkEnd w:id="91"/>
    </w:p>
    <w:p w14:paraId="44005DD7" w14:textId="5299F49B" w:rsidR="00B41386" w:rsidRPr="00B41386" w:rsidRDefault="00B41386" w:rsidP="00A059F2">
      <w:pPr>
        <w:pStyle w:val="Subtitle"/>
        <w:numPr>
          <w:ilvl w:val="1"/>
          <w:numId w:val="21"/>
        </w:numPr>
        <w:jc w:val="left"/>
        <w:rPr>
          <w:rFonts w:eastAsia="Arial MT"/>
          <w:lang w:eastAsia="en-US"/>
        </w:rPr>
      </w:pPr>
      <w:r>
        <w:rPr>
          <w:rFonts w:eastAsia="Arial MT"/>
          <w:lang w:eastAsia="en-US"/>
        </w:rPr>
        <w:t xml:space="preserve"> </w:t>
      </w:r>
      <w:bookmarkStart w:id="92" w:name="_Toc123906479"/>
      <w:r w:rsidRPr="00B41386">
        <w:rPr>
          <w:rFonts w:eastAsia="Arial MT"/>
          <w:lang w:eastAsia="en-US"/>
        </w:rPr>
        <w:t>Estrutura do documento</w:t>
      </w:r>
      <w:bookmarkEnd w:id="92"/>
    </w:p>
    <w:p w14:paraId="43560BAC" w14:textId="6D5F99DC"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 introduzidos pelo utilizador no programa.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para o ficheiro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14E51E4E" w:rsidR="006F1FD4" w:rsidRPr="006F1FD4" w:rsidRDefault="001D3128" w:rsidP="006F1FD4">
      <w:pPr>
        <w:pStyle w:val="ListParagraph"/>
        <w:numPr>
          <w:ilvl w:val="0"/>
          <w:numId w:val="28"/>
        </w:numPr>
        <w:rPr>
          <w:rFonts w:eastAsia="Arial MT"/>
          <w:lang w:eastAsia="en-US"/>
        </w:rPr>
      </w:pPr>
      <w:r>
        <w:t>Documentos com watermarking para retificar a origem deles e se for necessário proceder a uma análise forens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602B1DA3" w14:textId="711CCD47" w:rsidR="00221F86" w:rsidRDefault="00221F86" w:rsidP="00221F86">
      <w:pPr>
        <w:rPr>
          <w:rFonts w:eastAsia="Arial MT"/>
          <w:lang w:eastAsia="en-US"/>
        </w:rPr>
      </w:pPr>
    </w:p>
    <w:p w14:paraId="78FC1F8A" w14:textId="7B52EFFC" w:rsidR="00221F86" w:rsidRDefault="00221F86" w:rsidP="00221F86">
      <w:pPr>
        <w:rPr>
          <w:rFonts w:eastAsia="Arial MT"/>
          <w:lang w:eastAsia="en-US"/>
        </w:rPr>
      </w:pPr>
    </w:p>
    <w:p w14:paraId="37CD8451" w14:textId="6259F54F" w:rsidR="00221F86" w:rsidRDefault="00221F86" w:rsidP="00221F86">
      <w:pPr>
        <w:rPr>
          <w:rFonts w:eastAsia="Arial MT"/>
          <w:lang w:eastAsia="en-US"/>
        </w:rPr>
      </w:pPr>
    </w:p>
    <w:p w14:paraId="3024C865" w14:textId="77777777" w:rsidR="00221F86" w:rsidRPr="00221F86" w:rsidRDefault="00221F86" w:rsidP="00221F86">
      <w:pPr>
        <w:rPr>
          <w:rFonts w:eastAsia="Arial MT"/>
          <w:lang w:eastAsia="en-US"/>
        </w:rPr>
      </w:pPr>
    </w:p>
    <w:p w14:paraId="520D870C" w14:textId="77777777" w:rsidR="006F1FD4" w:rsidRPr="006F1FD4" w:rsidRDefault="006F1FD4" w:rsidP="006F1FD4">
      <w:pPr>
        <w:pStyle w:val="ListParagraph"/>
        <w:ind w:left="1080"/>
        <w:rPr>
          <w:rFonts w:eastAsia="Arial MT"/>
          <w:lang w:eastAsia="en-US"/>
        </w:rPr>
      </w:pPr>
    </w:p>
    <w:p w14:paraId="3936854E" w14:textId="2B2A81F8" w:rsidR="00101FB2" w:rsidRDefault="00B41386" w:rsidP="00B41386">
      <w:pPr>
        <w:pStyle w:val="Subtitle"/>
        <w:numPr>
          <w:ilvl w:val="1"/>
          <w:numId w:val="21"/>
        </w:numPr>
        <w:jc w:val="left"/>
        <w:rPr>
          <w:rFonts w:eastAsia="Arial MT"/>
          <w:lang w:eastAsia="en-US"/>
        </w:rPr>
      </w:pPr>
      <w:r>
        <w:rPr>
          <w:rFonts w:eastAsia="Arial MT"/>
          <w:lang w:eastAsia="en-US"/>
        </w:rPr>
        <w:t xml:space="preserve"> </w:t>
      </w:r>
      <w:bookmarkStart w:id="93" w:name="_Toc123906480"/>
      <w:r w:rsidR="00644C57">
        <w:rPr>
          <w:rFonts w:eastAsia="Arial MT"/>
          <w:lang w:eastAsia="en-US"/>
        </w:rPr>
        <w:t>Base de dados</w:t>
      </w:r>
      <w:bookmarkEnd w:id="93"/>
    </w:p>
    <w:p w14:paraId="61677C69" w14:textId="77777777" w:rsidR="003D1FD8" w:rsidRDefault="003A1EF7" w:rsidP="003A1EF7">
      <w:pPr>
        <w:ind w:firstLine="360"/>
        <w:rPr>
          <w:rFonts w:eastAsia="Arial MT"/>
          <w:lang w:eastAsia="en-US"/>
        </w:rPr>
      </w:pPr>
      <w:r>
        <w:rPr>
          <w:rFonts w:eastAsia="Arial MT"/>
          <w:lang w:eastAsia="en-US"/>
        </w:rPr>
        <w:t xml:space="preserve">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watermark. </w:t>
      </w:r>
    </w:p>
    <w:p w14:paraId="55A8678F" w14:textId="3D7DF02A" w:rsidR="00644C57" w:rsidRDefault="003D1FD8" w:rsidP="003A1EF7">
      <w:pPr>
        <w:ind w:firstLine="360"/>
        <w:rPr>
          <w:rFonts w:eastAsia="Arial MT"/>
          <w:lang w:eastAsia="en-US"/>
        </w:rPr>
      </w:pPr>
      <w:r>
        <w:rPr>
          <w:rFonts w:eastAsia="Arial MT"/>
          <w:lang w:eastAsia="en-US"/>
        </w:rPr>
        <w:t xml:space="preserve">A base de dados </w:t>
      </w:r>
      <w:r w:rsidR="00250C8E">
        <w:rPr>
          <w:rFonts w:eastAsia="Arial MT"/>
          <w:lang w:eastAsia="en-US"/>
        </w:rPr>
        <w:t>SQL</w:t>
      </w:r>
      <w:r>
        <w:rPr>
          <w:rFonts w:eastAsia="Arial MT"/>
          <w:lang w:eastAsia="en-US"/>
        </w:rPr>
        <w:t xml:space="preserve"> criada localmente com o uso da ferramenta Microsoft SQL Server Management Studio 2018, tem um utilizador e base de dados dedicado apenas à consulta de informação pelo programa. As informações que se guardam são as características do documento, o código de barras, </w:t>
      </w:r>
      <w:r w:rsidR="003C18BE">
        <w:rPr>
          <w:rFonts w:eastAsia="Arial MT"/>
          <w:lang w:eastAsia="en-US"/>
        </w:rPr>
        <w:t>s</w:t>
      </w:r>
      <w:r w:rsidR="003C18BE">
        <w:t>egmentos de reta traçados entre qrcode e posição dos caracteres no ficheiro de input</w:t>
      </w:r>
      <w:r w:rsidR="003C18BE">
        <w:t>.</w:t>
      </w:r>
    </w:p>
    <w:p w14:paraId="6FEE192A" w14:textId="274BC17C" w:rsidR="003A1EF7" w:rsidRDefault="003A1EF7" w:rsidP="003D1FD8">
      <w:pPr>
        <w:rPr>
          <w:rFonts w:eastAsia="Arial MT"/>
          <w:lang w:eastAsia="en-US"/>
        </w:rPr>
      </w:pPr>
    </w:p>
    <w:p w14:paraId="204A6945" w14:textId="778B17AB" w:rsidR="00CA7605" w:rsidRDefault="00B41386" w:rsidP="00B41386">
      <w:pPr>
        <w:pStyle w:val="Subtitle"/>
        <w:numPr>
          <w:ilvl w:val="1"/>
          <w:numId w:val="21"/>
        </w:numPr>
        <w:jc w:val="left"/>
        <w:rPr>
          <w:rFonts w:eastAsia="Arial MT"/>
          <w:lang w:eastAsia="en-US"/>
        </w:rPr>
      </w:pPr>
      <w:r>
        <w:rPr>
          <w:rFonts w:eastAsia="Arial MT"/>
          <w:lang w:eastAsia="en-US"/>
        </w:rPr>
        <w:t xml:space="preserve"> </w:t>
      </w:r>
      <w:bookmarkStart w:id="94" w:name="_Toc123906481"/>
      <w:r w:rsidR="00CA7605">
        <w:rPr>
          <w:rFonts w:eastAsia="Arial MT"/>
          <w:lang w:eastAsia="en-US"/>
        </w:rPr>
        <w:t>Criação do código de barras e Qrcode</w:t>
      </w:r>
      <w:bookmarkEnd w:id="94"/>
    </w:p>
    <w:p w14:paraId="59453B25" w14:textId="4861CC59"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mais em detalh</w:t>
      </w:r>
      <w:r w:rsidR="008B0881">
        <w:rPr>
          <w:rFonts w:eastAsia="Arial MT"/>
          <w:lang w:eastAsia="en-US"/>
        </w:rPr>
        <w:t>e</w:t>
      </w:r>
      <w:r w:rsidR="00CB5CBC">
        <w:rPr>
          <w:rFonts w:eastAsia="Arial MT"/>
          <w:lang w:eastAsia="en-US"/>
        </w:rPr>
        <w:t>.</w:t>
      </w:r>
    </w:p>
    <w:p w14:paraId="0016DC8E" w14:textId="307E124D"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89"/>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07DAFF91" w14:textId="77777777" w:rsidR="00B41386" w:rsidRDefault="00B41386" w:rsidP="00C52E17">
      <w:pPr>
        <w:ind w:firstLine="360"/>
        <w:rPr>
          <w:rFonts w:eastAsia="Arial MT"/>
          <w:lang w:eastAsia="en-US"/>
        </w:rPr>
      </w:pPr>
    </w:p>
    <w:p w14:paraId="4155897B" w14:textId="2E17EB97" w:rsidR="005D3384" w:rsidRDefault="00B41386" w:rsidP="00B41386">
      <w:pPr>
        <w:pStyle w:val="Subtitle"/>
        <w:numPr>
          <w:ilvl w:val="1"/>
          <w:numId w:val="21"/>
        </w:numPr>
        <w:jc w:val="left"/>
        <w:rPr>
          <w:rFonts w:eastAsia="Arial MT"/>
          <w:lang w:eastAsia="en-US"/>
        </w:rPr>
      </w:pPr>
      <w:r>
        <w:rPr>
          <w:rFonts w:eastAsia="Arial MT"/>
          <w:lang w:eastAsia="en-US"/>
        </w:rPr>
        <w:t xml:space="preserve"> </w:t>
      </w:r>
      <w:bookmarkStart w:id="95" w:name="_Toc123906482"/>
      <w:r w:rsidR="005D3384">
        <w:rPr>
          <w:rFonts w:eastAsia="Arial MT"/>
          <w:lang w:eastAsia="en-US"/>
        </w:rPr>
        <w:t>Operações a desempenhar pelo utilizador</w:t>
      </w:r>
      <w:bookmarkEnd w:id="95"/>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2EA63BED" w:rsidR="005D3384" w:rsidRPr="00B12A61" w:rsidRDefault="00B12A61" w:rsidP="00B12A61">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nálise forense,</w:t>
      </w:r>
      <w:r>
        <w:rPr>
          <w:rFonts w:eastAsia="Arial MT"/>
          <w:lang w:eastAsia="en-US"/>
        </w:rPr>
        <w:t xml:space="preserve"> para determinar a zona da alteração do documento, se por venturar o documento não ser autê</w:t>
      </w:r>
      <w:r w:rsidRPr="00B12A61">
        <w:rPr>
          <w:rFonts w:eastAsia="Arial MT"/>
          <w:lang w:eastAsia="en-US"/>
        </w:rPr>
        <w:t>ntico</w:t>
      </w:r>
      <w:r>
        <w:rPr>
          <w:rFonts w:eastAsia="Arial MT"/>
          <w:lang w:eastAsia="en-US"/>
        </w:rPr>
        <w:t>.</w:t>
      </w:r>
    </w:p>
    <w:p w14:paraId="1C5E67C3" w14:textId="7789CAA6" w:rsidR="00CD6070" w:rsidRDefault="00CD6070" w:rsidP="00F77292">
      <w:pPr>
        <w:ind w:firstLine="360"/>
        <w:rPr>
          <w:rFonts w:eastAsia="Arial MT"/>
          <w:lang w:eastAsia="en-US"/>
        </w:rPr>
      </w:pPr>
    </w:p>
    <w:p w14:paraId="7C30414E" w14:textId="10715ECF" w:rsidR="00CD6070" w:rsidRDefault="00CD6070" w:rsidP="00CD6070">
      <w:pPr>
        <w:pStyle w:val="Subtitle"/>
        <w:numPr>
          <w:ilvl w:val="1"/>
          <w:numId w:val="21"/>
        </w:numPr>
        <w:jc w:val="left"/>
        <w:rPr>
          <w:rFonts w:eastAsia="Arial MT"/>
          <w:lang w:eastAsia="en-US"/>
        </w:rPr>
      </w:pPr>
      <w:r>
        <w:rPr>
          <w:rFonts w:eastAsia="Arial MT"/>
          <w:lang w:eastAsia="en-US"/>
        </w:rPr>
        <w:t xml:space="preserve"> </w:t>
      </w:r>
      <w:bookmarkStart w:id="96" w:name="_Toc123906483"/>
      <w:r>
        <w:rPr>
          <w:rFonts w:eastAsia="Arial MT"/>
          <w:lang w:eastAsia="en-US"/>
        </w:rPr>
        <w:t>Processamento do documento</w:t>
      </w:r>
      <w:bookmarkEnd w:id="96"/>
    </w:p>
    <w:p w14:paraId="7A62E6B2" w14:textId="77777777"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7.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proofErr w:type="spellStart"/>
      <w:r w:rsidR="008F5E70">
        <w:rPr>
          <w:rFonts w:eastAsia="Arial MT"/>
          <w:lang w:eastAsia="en-US"/>
        </w:rPr>
        <w:t>footer</w:t>
      </w:r>
      <w:proofErr w:type="spellEnd"/>
      <w:r w:rsidR="008F5E70">
        <w:rPr>
          <w:rFonts w:eastAsia="Arial MT"/>
          <w:lang w:eastAsia="en-US"/>
        </w:rPr>
        <w:t xml:space="preserve"> do mesmo</w:t>
      </w:r>
      <w:r w:rsidR="002E6E77">
        <w:rPr>
          <w:rFonts w:eastAsia="Arial MT"/>
          <w:lang w:eastAsia="en-US"/>
        </w:rPr>
        <w:t xml:space="preserve">. </w:t>
      </w:r>
    </w:p>
    <w:p w14:paraId="2BCF7FEB" w14:textId="4E62EA73"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caso o ponto calhe em alguma letra, a informação é guardada na base de dados para a análise forens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0"/>
    <w:p w14:paraId="680DC3A2" w14:textId="37925D78" w:rsidR="00C52E17" w:rsidRDefault="00C52E17" w:rsidP="00CD6070">
      <w:pPr>
        <w:rPr>
          <w:rFonts w:eastAsia="Arial MT"/>
          <w:lang w:eastAsia="en-US"/>
        </w:rPr>
      </w:pPr>
    </w:p>
    <w:p w14:paraId="05189957" w14:textId="33A8550B" w:rsidR="00CD6070" w:rsidRDefault="00CD6070" w:rsidP="00CD6070">
      <w:pPr>
        <w:pStyle w:val="Subtitle"/>
        <w:numPr>
          <w:ilvl w:val="1"/>
          <w:numId w:val="21"/>
        </w:numPr>
        <w:jc w:val="left"/>
        <w:rPr>
          <w:rFonts w:eastAsia="Arial MT"/>
          <w:lang w:eastAsia="en-US"/>
        </w:rPr>
      </w:pPr>
      <w:r>
        <w:rPr>
          <w:rFonts w:eastAsia="Arial MT"/>
          <w:lang w:eastAsia="en-US"/>
        </w:rPr>
        <w:t xml:space="preserve"> </w:t>
      </w:r>
      <w:bookmarkStart w:id="97" w:name="_Toc123906484"/>
      <w:r>
        <w:rPr>
          <w:rFonts w:eastAsia="Arial MT"/>
          <w:lang w:eastAsia="en-US"/>
        </w:rPr>
        <w:t>Retificar documento</w:t>
      </w:r>
      <w:bookmarkEnd w:id="97"/>
      <w:r>
        <w:rPr>
          <w:rFonts w:eastAsia="Arial MT"/>
          <w:lang w:eastAsia="en-US"/>
        </w:rPr>
        <w:t xml:space="preserve"> </w:t>
      </w:r>
    </w:p>
    <w:p w14:paraId="1C336FFE" w14:textId="3177DFD8" w:rsidR="00CD6070" w:rsidRDefault="000A3F9E" w:rsidP="000A3F9E">
      <w:pPr>
        <w:ind w:firstLine="360"/>
        <w:rPr>
          <w:rFonts w:eastAsia="Arial MT"/>
          <w:lang w:eastAsia="en-US"/>
        </w:rPr>
      </w:pPr>
      <w:r>
        <w:rPr>
          <w:rFonts w:eastAsia="Arial MT"/>
          <w:lang w:eastAsia="en-US"/>
        </w:rPr>
        <w:t xml:space="preserve">Para retificar um documento é necessário que o documento escolhido para retificação, verificar se um documento é original, esteja inserido na base de dados. Caso esteja, o programa, lê o código de barras 128 e </w:t>
      </w:r>
      <w:r w:rsidR="00483675">
        <w:rPr>
          <w:rFonts w:eastAsia="Arial MT"/>
          <w:lang w:eastAsia="en-US"/>
        </w:rPr>
        <w:t>mostra</w:t>
      </w:r>
      <w:r>
        <w:rPr>
          <w:rFonts w:eastAsia="Arial MT"/>
          <w:lang w:eastAsia="en-US"/>
        </w:rPr>
        <w:t xml:space="preserve"> a informação contida</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análise forens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0009187E" w:rsidR="001F2C83" w:rsidRPr="008A6689" w:rsidRDefault="001F2C83" w:rsidP="001F2C83">
      <w:pPr>
        <w:pStyle w:val="Subtitle"/>
        <w:numPr>
          <w:ilvl w:val="1"/>
          <w:numId w:val="21"/>
        </w:numPr>
        <w:jc w:val="left"/>
        <w:rPr>
          <w:rFonts w:eastAsia="Arial MT"/>
          <w:lang w:eastAsia="en-US"/>
        </w:rPr>
      </w:pPr>
      <w:r>
        <w:rPr>
          <w:rFonts w:eastAsia="Arial MT"/>
          <w:lang w:eastAsia="en-US"/>
        </w:rPr>
        <w:t xml:space="preserve"> </w:t>
      </w:r>
      <w:bookmarkStart w:id="98" w:name="_Toc123906485"/>
      <w:r>
        <w:rPr>
          <w:rFonts w:eastAsia="Arial MT"/>
          <w:lang w:eastAsia="en-US"/>
        </w:rPr>
        <w:t>Análise Forense</w:t>
      </w:r>
      <w:bookmarkEnd w:id="98"/>
    </w:p>
    <w:p w14:paraId="21073844" w14:textId="42A390E6" w:rsidR="00CD6070" w:rsidRDefault="00AE445C" w:rsidP="00AE445C">
      <w:pPr>
        <w:ind w:left="360"/>
        <w:rPr>
          <w:rFonts w:eastAsia="Arial MT"/>
          <w:lang w:eastAsia="en-US"/>
        </w:rPr>
      </w:pPr>
      <w:r>
        <w:rPr>
          <w:rFonts w:eastAsia="Arial MT"/>
          <w:lang w:eastAsia="en-US"/>
        </w:rPr>
        <w:t>Na análise forense reso</w:t>
      </w:r>
      <w:r w:rsidR="00403B8C">
        <w:rPr>
          <w:rFonts w:eastAsia="Arial MT"/>
          <w:lang w:eastAsia="en-US"/>
        </w:rPr>
        <w:t xml:space="preserve">lveu-se por criar 3 segmentos de reta </w:t>
      </w:r>
    </w:p>
    <w:p w14:paraId="5E86022E" w14:textId="4910B547" w:rsidR="003C4DAE" w:rsidRPr="004B2EC1" w:rsidRDefault="0048060D" w:rsidP="004B2EC1">
      <w:pP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124DF628" w:rsidR="004D208A" w:rsidRDefault="005E4B05" w:rsidP="00E34666">
      <w:pPr>
        <w:pStyle w:val="Heading1"/>
        <w:numPr>
          <w:ilvl w:val="0"/>
          <w:numId w:val="21"/>
        </w:numPr>
      </w:pPr>
      <w:r>
        <w:lastRenderedPageBreak/>
        <w:t xml:space="preserve"> </w:t>
      </w:r>
      <w:bookmarkStart w:id="99" w:name="_Toc123906486"/>
      <w:r w:rsidR="00E34666">
        <w:t>Casos teste</w:t>
      </w:r>
      <w:bookmarkEnd w:id="99"/>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E34666">
      <w:pPr>
        <w:pStyle w:val="Heading1"/>
        <w:numPr>
          <w:ilvl w:val="0"/>
          <w:numId w:val="21"/>
        </w:numPr>
      </w:pPr>
      <w:bookmarkStart w:id="100" w:name="_Toc123906487"/>
      <w:r>
        <w:lastRenderedPageBreak/>
        <w:t>Conclusões e futuro trabalho</w:t>
      </w:r>
      <w:bookmarkEnd w:id="100"/>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B41386">
      <w:pPr>
        <w:pStyle w:val="Heading1"/>
        <w:numPr>
          <w:ilvl w:val="0"/>
          <w:numId w:val="21"/>
        </w:numPr>
      </w:pPr>
      <w:bookmarkStart w:id="101" w:name="_Toc123906488"/>
      <w:bookmarkStart w:id="102" w:name="_Hlk106728016"/>
      <w:r>
        <w:lastRenderedPageBreak/>
        <w:t>Referências</w:t>
      </w:r>
      <w:bookmarkEnd w:id="101"/>
    </w:p>
    <w:p w14:paraId="707614CF" w14:textId="2F7736B3" w:rsidR="009D6D32" w:rsidRPr="007C1C5F" w:rsidRDefault="00E93A9B" w:rsidP="009D6D32">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9D6D32" w:rsidRPr="007C1C5F">
        <w:rPr>
          <w:noProof/>
          <w:szCs w:val="24"/>
          <w:lang w:val="en-GB"/>
        </w:rPr>
        <w:t>[1]</w:t>
      </w:r>
      <w:r w:rsidR="009D6D32" w:rsidRPr="007C1C5F">
        <w:rPr>
          <w:noProof/>
          <w:szCs w:val="24"/>
          <w:lang w:val="en-GB"/>
        </w:rPr>
        <w:tab/>
        <w:t xml:space="preserve">M. B. Mohd, S. Mohd, R. Tanzila, and S. A. Rehman, “Replacement Attack: A New Zero Text Watermarking Attack,” </w:t>
      </w:r>
      <w:r w:rsidR="009D6D32" w:rsidRPr="007C1C5F">
        <w:rPr>
          <w:i/>
          <w:iCs/>
          <w:noProof/>
          <w:szCs w:val="24"/>
          <w:lang w:val="en-GB"/>
        </w:rPr>
        <w:t>3D Res.</w:t>
      </w:r>
      <w:r w:rsidR="009D6D32" w:rsidRPr="007C1C5F">
        <w:rPr>
          <w:noProof/>
          <w:szCs w:val="24"/>
          <w:lang w:val="en-GB"/>
        </w:rPr>
        <w:t>, vol. 8, 2017, doi: 10.1007/s13319-017-0118-y.</w:t>
      </w:r>
    </w:p>
    <w:p w14:paraId="7D092B21"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2]</w:t>
      </w:r>
      <w:r w:rsidRPr="007C1C5F">
        <w:rPr>
          <w:noProof/>
          <w:szCs w:val="24"/>
          <w:lang w:val="en-GB"/>
        </w:rPr>
        <w:tab/>
        <w:t xml:space="preserve">Z. Jalil, A. M. Mirza, and H. Jabeen, “Word length based zero-watermarking algorithm for tamper detection in text documents,” </w:t>
      </w:r>
      <w:r w:rsidRPr="007C1C5F">
        <w:rPr>
          <w:i/>
          <w:iCs/>
          <w:noProof/>
          <w:szCs w:val="24"/>
          <w:lang w:val="en-GB"/>
        </w:rPr>
        <w:t>ICCET 2010 - 2010 Int. Conf. Comput. Eng. Technol. Proc.</w:t>
      </w:r>
      <w:r w:rsidRPr="007C1C5F">
        <w:rPr>
          <w:noProof/>
          <w:szCs w:val="24"/>
          <w:lang w:val="en-GB"/>
        </w:rPr>
        <w:t>, vol. 6, no. May, 2010, doi: 10.1109/ICCET.2010.5486185.</w:t>
      </w:r>
    </w:p>
    <w:p w14:paraId="63C87A69"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3]</w:t>
      </w:r>
      <w:r w:rsidRPr="007C1C5F">
        <w:rPr>
          <w:noProof/>
          <w:szCs w:val="24"/>
          <w:lang w:val="en-GB"/>
        </w:rPr>
        <w:tab/>
        <w:t xml:space="preserve">T. Rethika, I. Prathap, R. Anitha, and S. V. Raghavan, “A novel approach to watermark text documents based on eigen values,” </w:t>
      </w:r>
      <w:r w:rsidRPr="007C1C5F">
        <w:rPr>
          <w:i/>
          <w:iCs/>
          <w:noProof/>
          <w:szCs w:val="24"/>
          <w:lang w:val="en-GB"/>
        </w:rPr>
        <w:t>2009 Int. Conf. Netw. Serv. Secur. N2S 2009</w:t>
      </w:r>
      <w:r w:rsidRPr="007C1C5F">
        <w:rPr>
          <w:noProof/>
          <w:szCs w:val="24"/>
          <w:lang w:val="en-GB"/>
        </w:rPr>
        <w:t>, no. c, pp. 1–5, 2009.</w:t>
      </w:r>
    </w:p>
    <w:p w14:paraId="1D0CFDDD"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4]</w:t>
      </w:r>
      <w:r w:rsidRPr="007C1C5F">
        <w:rPr>
          <w:noProof/>
          <w:szCs w:val="24"/>
          <w:lang w:val="en-GB"/>
        </w:rPr>
        <w:tab/>
        <w:t xml:space="preserve">J. T. Brassil, S. Low, and N. F. Maxemchuk, “Copyright protection for the electronic distribution of text documents,” </w:t>
      </w:r>
      <w:r w:rsidRPr="007C1C5F">
        <w:rPr>
          <w:i/>
          <w:iCs/>
          <w:noProof/>
          <w:szCs w:val="24"/>
          <w:lang w:val="en-GB"/>
        </w:rPr>
        <w:t>Proc. IEEE</w:t>
      </w:r>
      <w:r w:rsidRPr="007C1C5F">
        <w:rPr>
          <w:noProof/>
          <w:szCs w:val="24"/>
          <w:lang w:val="en-GB"/>
        </w:rPr>
        <w:t>, vol. 87, no. 7, pp. 1181–1196, 1999, doi: 10.1109/5.771071.</w:t>
      </w:r>
    </w:p>
    <w:p w14:paraId="1673DA75"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5]</w:t>
      </w:r>
      <w:r w:rsidRPr="007C1C5F">
        <w:rPr>
          <w:noProof/>
          <w:szCs w:val="24"/>
          <w:lang w:val="en-GB"/>
        </w:rPr>
        <w:tab/>
        <w:t xml:space="preserve">T. Saba, M. Bashardoost, H. Kolivand, M. S. M. Rahim, A. Rehman, and M. A. Khan, “Enhancing fragility of zero-based text watermarking utilizing effective characters list,” </w:t>
      </w:r>
      <w:r w:rsidRPr="007C1C5F">
        <w:rPr>
          <w:i/>
          <w:iCs/>
          <w:noProof/>
          <w:szCs w:val="24"/>
          <w:lang w:val="en-GB"/>
        </w:rPr>
        <w:t>Multimed. Tools Appl.</w:t>
      </w:r>
      <w:r w:rsidRPr="007C1C5F">
        <w:rPr>
          <w:noProof/>
          <w:szCs w:val="24"/>
          <w:lang w:val="en-GB"/>
        </w:rPr>
        <w:t>, vol. 79, no. 1–2, pp. 341–354, Jan. 2020, doi: 10.1007/S11042-019-08084-0/TABLES/5.</w:t>
      </w:r>
    </w:p>
    <w:p w14:paraId="759085CE"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6]</w:t>
      </w:r>
      <w:r w:rsidRPr="007C1C5F">
        <w:rPr>
          <w:noProof/>
          <w:szCs w:val="24"/>
          <w:lang w:val="en-GB"/>
        </w:rPr>
        <w:tab/>
        <w:t>“About Us | IronSoftware.com.” https://ironsoftware.com/about-us/ (accessed Jul. 26, 2022).</w:t>
      </w:r>
    </w:p>
    <w:p w14:paraId="446A1EBB"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7]</w:t>
      </w:r>
      <w:r w:rsidRPr="007C1C5F">
        <w:rPr>
          <w:noProof/>
          <w:szCs w:val="24"/>
          <w:lang w:val="en-GB"/>
        </w:rPr>
        <w:tab/>
        <w:t>“C# .NET Barcode Quickstart Guide, Code Examples | Iron Barcode.” https://ironsoftware.com/csharp/barcode/examples/barcode-quickstart/ (accessed Jul. 26, 2022).</w:t>
      </w:r>
    </w:p>
    <w:p w14:paraId="3629BF2E" w14:textId="77777777" w:rsidR="009D6D32" w:rsidRPr="007C1C5F" w:rsidRDefault="009D6D32" w:rsidP="009D6D32">
      <w:pPr>
        <w:widowControl w:val="0"/>
        <w:autoSpaceDE w:val="0"/>
        <w:autoSpaceDN w:val="0"/>
        <w:adjustRightInd w:val="0"/>
        <w:ind w:left="640" w:hanging="640"/>
        <w:rPr>
          <w:noProof/>
          <w:lang w:val="en-GB"/>
        </w:rPr>
      </w:pPr>
      <w:r w:rsidRPr="007C1C5F">
        <w:rPr>
          <w:noProof/>
          <w:szCs w:val="24"/>
          <w:lang w:val="en-GB"/>
        </w:rPr>
        <w:t>[8]</w:t>
      </w:r>
      <w:r w:rsidRPr="007C1C5F">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2"/>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3" w:name="_Toc123906489"/>
      <w:r>
        <w:lastRenderedPageBreak/>
        <w:t>Apêndice A</w:t>
      </w:r>
      <w:bookmarkEnd w:id="103"/>
    </w:p>
    <w:p w14:paraId="168863D9" w14:textId="0C912C67" w:rsidR="00A47544" w:rsidRDefault="00A47544" w:rsidP="00A47544">
      <w:pPr>
        <w:pStyle w:val="Subtitle"/>
        <w:jc w:val="left"/>
      </w:pPr>
      <w:bookmarkStart w:id="104" w:name="_Toc123906490"/>
      <w:r>
        <w:t>OCR</w:t>
      </w:r>
      <w:bookmarkEnd w:id="104"/>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2EA4099B" w14:textId="017F2EBF" w:rsidR="008B773F" w:rsidRDefault="005E4B05" w:rsidP="005E4B05">
      <w:pPr>
        <w:pStyle w:val="Subtitle"/>
        <w:jc w:val="left"/>
      </w:pPr>
      <w:bookmarkStart w:id="105" w:name="_Toc123906491"/>
      <w:r>
        <w:t>E</w:t>
      </w:r>
      <w:r w:rsidRPr="005E4B05">
        <w:t>ntropia</w:t>
      </w:r>
      <w:bookmarkEnd w:id="105"/>
    </w:p>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06" w:name="_Toc123906492"/>
      <w:r>
        <w:lastRenderedPageBreak/>
        <w:t>Iron Software</w:t>
      </w:r>
      <w:bookmarkEnd w:id="106"/>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A53FED5" w:rsidR="00B5172B" w:rsidRDefault="00B5172B" w:rsidP="00B5172B">
      <w:r>
        <w:fldChar w:fldCharType="begin" w:fldLock="1"/>
      </w:r>
      <w:r w:rsidR="00C8580E">
        <w:instrText>ADDIN CSL_CITATION {"citationItems":[{"id":"ITEM-1","itemData":{"URL":"https://ironsoftware.com/about-us/","accessed":{"date-parts":[["2022","7","26"]]},"id":"ITEM-1","issued":{"date-parts":[["0"]]},"title":"About Us | IronSoftware.com","type":"webpage"},"uris":["http://www.mendeley.com/documents/?uuid=6474ffaf-3e0e-30f3-9b43-7e6a900dd425"]}],"mendeley":{"formattedCitation":"[6]","plainTextFormattedCitation":"[6]","previouslyFormattedCitation":"[6]"},"properties":{"noteIndex":0},"schema":"https://github.com/citation-style-language/schema/raw/master/csl-citation.json"}</w:instrText>
      </w:r>
      <w:r>
        <w:fldChar w:fldCharType="separate"/>
      </w:r>
      <w:r w:rsidRPr="00B5172B">
        <w:rPr>
          <w:noProof/>
        </w:rPr>
        <w:t>[6]</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9E4854E"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D6D32">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7]","plainTextFormattedCitation":"[7]","previouslyFormattedCitation":"[7]"},"properties":{"noteIndex":0},"schema":"https://github.com/citation-style-language/schema/raw/master/csl-citation.json"}</w:instrText>
      </w:r>
      <w:r w:rsidR="00C8580E">
        <w:fldChar w:fldCharType="separate"/>
      </w:r>
      <w:r w:rsidR="00C8580E" w:rsidRPr="00C8580E">
        <w:rPr>
          <w:noProof/>
        </w:rPr>
        <w:t>[7]</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49EB75F8"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8]","plainTextFormattedCitation":"[8]"},"properties":{"noteIndex":0},"schema":"https://github.com/citation-style-language/schema/raw/master/csl-citation.json"}</w:instrText>
      </w:r>
      <w:r>
        <w:fldChar w:fldCharType="separate"/>
      </w:r>
      <w:r w:rsidRPr="009D6D32">
        <w:rPr>
          <w:noProof/>
        </w:rPr>
        <w:t>[8]</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76"/>
      <w:footerReference w:type="first" r:id="rId77"/>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F81FA" w14:textId="77777777" w:rsidR="00FD2C98" w:rsidRDefault="00FD2C98" w:rsidP="00E86B67">
      <w:r>
        <w:separator/>
      </w:r>
    </w:p>
  </w:endnote>
  <w:endnote w:type="continuationSeparator" w:id="0">
    <w:p w14:paraId="225A20C9" w14:textId="77777777" w:rsidR="00FD2C98" w:rsidRDefault="00FD2C98"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65799" w14:textId="77777777" w:rsidR="00FD2C98" w:rsidRDefault="00FD2C98" w:rsidP="00E86B67">
      <w:r>
        <w:separator/>
      </w:r>
    </w:p>
  </w:footnote>
  <w:footnote w:type="continuationSeparator" w:id="0">
    <w:p w14:paraId="2971DD2E" w14:textId="77777777" w:rsidR="00FD2C98" w:rsidRDefault="00FD2C98"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19"/>
  </w:num>
  <w:num w:numId="2" w16cid:durableId="1508130266">
    <w:abstractNumId w:val="27"/>
  </w:num>
  <w:num w:numId="3" w16cid:durableId="1697151648">
    <w:abstractNumId w:val="13"/>
  </w:num>
  <w:num w:numId="4" w16cid:durableId="1273516042">
    <w:abstractNumId w:val="9"/>
  </w:num>
  <w:num w:numId="5" w16cid:durableId="1357386661">
    <w:abstractNumId w:val="22"/>
  </w:num>
  <w:num w:numId="6" w16cid:durableId="1032455428">
    <w:abstractNumId w:val="17"/>
  </w:num>
  <w:num w:numId="7" w16cid:durableId="2143571661">
    <w:abstractNumId w:val="1"/>
  </w:num>
  <w:num w:numId="8" w16cid:durableId="275869217">
    <w:abstractNumId w:val="26"/>
  </w:num>
  <w:num w:numId="9" w16cid:durableId="659889302">
    <w:abstractNumId w:val="16"/>
  </w:num>
  <w:num w:numId="10" w16cid:durableId="210924477">
    <w:abstractNumId w:val="20"/>
  </w:num>
  <w:num w:numId="11" w16cid:durableId="1939874536">
    <w:abstractNumId w:val="5"/>
  </w:num>
  <w:num w:numId="12" w16cid:durableId="630284753">
    <w:abstractNumId w:val="25"/>
  </w:num>
  <w:num w:numId="13" w16cid:durableId="750739903">
    <w:abstractNumId w:val="24"/>
  </w:num>
  <w:num w:numId="14" w16cid:durableId="1652100767">
    <w:abstractNumId w:val="28"/>
  </w:num>
  <w:num w:numId="15" w16cid:durableId="13697513">
    <w:abstractNumId w:val="8"/>
  </w:num>
  <w:num w:numId="16" w16cid:durableId="547036928">
    <w:abstractNumId w:val="21"/>
  </w:num>
  <w:num w:numId="17" w16cid:durableId="1447194649">
    <w:abstractNumId w:val="10"/>
  </w:num>
  <w:num w:numId="18" w16cid:durableId="1870146573">
    <w:abstractNumId w:val="6"/>
  </w:num>
  <w:num w:numId="19" w16cid:durableId="1078022235">
    <w:abstractNumId w:val="7"/>
  </w:num>
  <w:num w:numId="20" w16cid:durableId="290400133">
    <w:abstractNumId w:val="18"/>
  </w:num>
  <w:num w:numId="21" w16cid:durableId="1115947112">
    <w:abstractNumId w:val="0"/>
  </w:num>
  <w:num w:numId="22" w16cid:durableId="1913782295">
    <w:abstractNumId w:val="14"/>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5"/>
  </w:num>
  <w:num w:numId="28" w16cid:durableId="1465346788">
    <w:abstractNumId w:val="23"/>
  </w:num>
  <w:num w:numId="29" w16cid:durableId="20541376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12ACC"/>
    <w:rsid w:val="00013385"/>
    <w:rsid w:val="000164BB"/>
    <w:rsid w:val="0002129C"/>
    <w:rsid w:val="0002600D"/>
    <w:rsid w:val="00032D06"/>
    <w:rsid w:val="00033619"/>
    <w:rsid w:val="00036CE2"/>
    <w:rsid w:val="000414D4"/>
    <w:rsid w:val="00042036"/>
    <w:rsid w:val="00047335"/>
    <w:rsid w:val="00056319"/>
    <w:rsid w:val="00060285"/>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459D"/>
    <w:rsid w:val="000E7990"/>
    <w:rsid w:val="000F05B9"/>
    <w:rsid w:val="000F06E1"/>
    <w:rsid w:val="000F149C"/>
    <w:rsid w:val="000F3314"/>
    <w:rsid w:val="000F3932"/>
    <w:rsid w:val="000F4B6D"/>
    <w:rsid w:val="000F7350"/>
    <w:rsid w:val="00101FB2"/>
    <w:rsid w:val="00104859"/>
    <w:rsid w:val="00112095"/>
    <w:rsid w:val="0011613C"/>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C2E59"/>
    <w:rsid w:val="001C32B7"/>
    <w:rsid w:val="001C5741"/>
    <w:rsid w:val="001D3128"/>
    <w:rsid w:val="001D498C"/>
    <w:rsid w:val="001D5D73"/>
    <w:rsid w:val="001F2C83"/>
    <w:rsid w:val="001F3631"/>
    <w:rsid w:val="001F4898"/>
    <w:rsid w:val="00200B47"/>
    <w:rsid w:val="00207062"/>
    <w:rsid w:val="0021153A"/>
    <w:rsid w:val="002150B4"/>
    <w:rsid w:val="002159F1"/>
    <w:rsid w:val="00221F86"/>
    <w:rsid w:val="002258CC"/>
    <w:rsid w:val="002324F1"/>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4CDA"/>
    <w:rsid w:val="00305214"/>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6151"/>
    <w:rsid w:val="004D71F7"/>
    <w:rsid w:val="004F27FD"/>
    <w:rsid w:val="004F30A0"/>
    <w:rsid w:val="004F5402"/>
    <w:rsid w:val="004F5E85"/>
    <w:rsid w:val="00500783"/>
    <w:rsid w:val="00502B57"/>
    <w:rsid w:val="00511AC6"/>
    <w:rsid w:val="0053145E"/>
    <w:rsid w:val="00542D4A"/>
    <w:rsid w:val="005508E6"/>
    <w:rsid w:val="00550A1A"/>
    <w:rsid w:val="00554F70"/>
    <w:rsid w:val="00562454"/>
    <w:rsid w:val="00566FF6"/>
    <w:rsid w:val="0058067B"/>
    <w:rsid w:val="00582457"/>
    <w:rsid w:val="00585607"/>
    <w:rsid w:val="0059336A"/>
    <w:rsid w:val="005947A5"/>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5888"/>
    <w:rsid w:val="006A6933"/>
    <w:rsid w:val="006A7127"/>
    <w:rsid w:val="006C6BB2"/>
    <w:rsid w:val="006C7EFD"/>
    <w:rsid w:val="006F1FD4"/>
    <w:rsid w:val="006F6845"/>
    <w:rsid w:val="0070105C"/>
    <w:rsid w:val="00705280"/>
    <w:rsid w:val="007128EA"/>
    <w:rsid w:val="00716673"/>
    <w:rsid w:val="0071711D"/>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5128"/>
    <w:rsid w:val="00787CF4"/>
    <w:rsid w:val="007A2A63"/>
    <w:rsid w:val="007B3E2E"/>
    <w:rsid w:val="007C1C5F"/>
    <w:rsid w:val="007C2736"/>
    <w:rsid w:val="007C2935"/>
    <w:rsid w:val="007C405B"/>
    <w:rsid w:val="007D17A8"/>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5066"/>
    <w:rsid w:val="008363B2"/>
    <w:rsid w:val="00847ED7"/>
    <w:rsid w:val="00853204"/>
    <w:rsid w:val="00854F69"/>
    <w:rsid w:val="008617D4"/>
    <w:rsid w:val="0086255C"/>
    <w:rsid w:val="00867F68"/>
    <w:rsid w:val="0087236F"/>
    <w:rsid w:val="008760ED"/>
    <w:rsid w:val="0088086E"/>
    <w:rsid w:val="0089318A"/>
    <w:rsid w:val="0089442E"/>
    <w:rsid w:val="008A6689"/>
    <w:rsid w:val="008B0881"/>
    <w:rsid w:val="008B773F"/>
    <w:rsid w:val="008C03BF"/>
    <w:rsid w:val="008C5CA5"/>
    <w:rsid w:val="008C691C"/>
    <w:rsid w:val="008C6AB5"/>
    <w:rsid w:val="008C788F"/>
    <w:rsid w:val="008D0957"/>
    <w:rsid w:val="008E5D6A"/>
    <w:rsid w:val="008F5E70"/>
    <w:rsid w:val="0090439B"/>
    <w:rsid w:val="0090776D"/>
    <w:rsid w:val="00907C5E"/>
    <w:rsid w:val="009109E9"/>
    <w:rsid w:val="00916516"/>
    <w:rsid w:val="00930C23"/>
    <w:rsid w:val="00931668"/>
    <w:rsid w:val="00941953"/>
    <w:rsid w:val="0094694A"/>
    <w:rsid w:val="00946AE4"/>
    <w:rsid w:val="009501F3"/>
    <w:rsid w:val="00951C0C"/>
    <w:rsid w:val="00956705"/>
    <w:rsid w:val="00956932"/>
    <w:rsid w:val="009642D7"/>
    <w:rsid w:val="00964BE0"/>
    <w:rsid w:val="00967CE1"/>
    <w:rsid w:val="00983DC8"/>
    <w:rsid w:val="00994917"/>
    <w:rsid w:val="00996394"/>
    <w:rsid w:val="009A2BEF"/>
    <w:rsid w:val="009A458D"/>
    <w:rsid w:val="009B300F"/>
    <w:rsid w:val="009B344E"/>
    <w:rsid w:val="009B34D7"/>
    <w:rsid w:val="009C29EF"/>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97D12"/>
    <w:rsid w:val="00AA033B"/>
    <w:rsid w:val="00AA4772"/>
    <w:rsid w:val="00AA72CD"/>
    <w:rsid w:val="00AC079B"/>
    <w:rsid w:val="00AC2A31"/>
    <w:rsid w:val="00AC3A81"/>
    <w:rsid w:val="00AC66BA"/>
    <w:rsid w:val="00AD0A3B"/>
    <w:rsid w:val="00AD4901"/>
    <w:rsid w:val="00AD574C"/>
    <w:rsid w:val="00AD7C84"/>
    <w:rsid w:val="00AE21A9"/>
    <w:rsid w:val="00AE2AA3"/>
    <w:rsid w:val="00AE445C"/>
    <w:rsid w:val="00AE7C1E"/>
    <w:rsid w:val="00B0567F"/>
    <w:rsid w:val="00B1020E"/>
    <w:rsid w:val="00B10543"/>
    <w:rsid w:val="00B12A61"/>
    <w:rsid w:val="00B14842"/>
    <w:rsid w:val="00B36A32"/>
    <w:rsid w:val="00B41386"/>
    <w:rsid w:val="00B4684F"/>
    <w:rsid w:val="00B5172B"/>
    <w:rsid w:val="00B539B8"/>
    <w:rsid w:val="00B6504E"/>
    <w:rsid w:val="00B666D0"/>
    <w:rsid w:val="00B72D1B"/>
    <w:rsid w:val="00B825FA"/>
    <w:rsid w:val="00B934A7"/>
    <w:rsid w:val="00B9518D"/>
    <w:rsid w:val="00B965FB"/>
    <w:rsid w:val="00BA3C6E"/>
    <w:rsid w:val="00BD3533"/>
    <w:rsid w:val="00BD5446"/>
    <w:rsid w:val="00BD6B2F"/>
    <w:rsid w:val="00BE0549"/>
    <w:rsid w:val="00BE0676"/>
    <w:rsid w:val="00BE1EE4"/>
    <w:rsid w:val="00BE377D"/>
    <w:rsid w:val="00BE4247"/>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6D76"/>
    <w:rsid w:val="00EB3678"/>
    <w:rsid w:val="00ED3A70"/>
    <w:rsid w:val="00ED7A8E"/>
    <w:rsid w:val="00ED7DFF"/>
    <w:rsid w:val="00EE2480"/>
    <w:rsid w:val="00EE29F6"/>
    <w:rsid w:val="00EF26DB"/>
    <w:rsid w:val="00F017EF"/>
    <w:rsid w:val="00F203CC"/>
    <w:rsid w:val="00F2637D"/>
    <w:rsid w:val="00F37152"/>
    <w:rsid w:val="00F56D6D"/>
    <w:rsid w:val="00F56FB9"/>
    <w:rsid w:val="00F60D68"/>
    <w:rsid w:val="00F7616E"/>
    <w:rsid w:val="00F77292"/>
    <w:rsid w:val="00F811BF"/>
    <w:rsid w:val="00F8202A"/>
    <w:rsid w:val="00F831A8"/>
    <w:rsid w:val="00F84828"/>
    <w:rsid w:val="00F91F3C"/>
    <w:rsid w:val="00FA0CFE"/>
    <w:rsid w:val="00FA7765"/>
    <w:rsid w:val="00FB4F5C"/>
    <w:rsid w:val="00FB72ED"/>
    <w:rsid w:val="00FD070B"/>
    <w:rsid w:val="00FD2C98"/>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gi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2.xml><?xml version="1.0" encoding="utf-8"?>
<ds:datastoreItem xmlns:ds="http://schemas.openxmlformats.org/officeDocument/2006/customXml" ds:itemID="{52703A69-E0ED-466C-81B5-A3CD7CDACA74}">
  <ds:schemaRefs>
    <ds:schemaRef ds:uri="http://schemas.openxmlformats.org/officeDocument/2006/bibliography"/>
  </ds:schemaRefs>
</ds:datastoreItem>
</file>

<file path=customXml/itemProps3.xml><?xml version="1.0" encoding="utf-8"?>
<ds:datastoreItem xmlns:ds="http://schemas.openxmlformats.org/officeDocument/2006/customXml" ds:itemID="{20975170-121E-43D9-8528-A507C85D503C}">
  <ds:schemaRefs>
    <ds:schemaRef ds:uri="http://purl.org/dc/terms/"/>
    <ds:schemaRef ds:uri="http://schemas.microsoft.com/office/2006/metadata/properties"/>
    <ds:schemaRef ds:uri="http://www.w3.org/XML/1998/namespace"/>
    <ds:schemaRef ds:uri="http://purl.org/dc/elements/1.1/"/>
    <ds:schemaRef ds:uri="http://schemas.microsoft.com/office/2006/documentManagement/types"/>
    <ds:schemaRef ds:uri="http://schemas.microsoft.com/office/infopath/2007/PartnerControls"/>
    <ds:schemaRef ds:uri="http://schemas.openxmlformats.org/package/2006/metadata/core-properties"/>
    <ds:schemaRef ds:uri="e19336a5-6b12-4ff8-b469-c80c11215cc7"/>
    <ds:schemaRef ds:uri="b13682d5-bf0a-4433-8778-bfb0117cb765"/>
    <ds:schemaRef ds:uri="http://purl.org/dc/dcmitype/"/>
  </ds:schemaRefs>
</ds:datastoreItem>
</file>

<file path=customXml/itemProps4.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9427</Words>
  <Characters>53738</Characters>
  <Application>Microsoft Office Word</Application>
  <DocSecurity>0</DocSecurity>
  <Lines>447</Lines>
  <Paragraphs>1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63039</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2</cp:revision>
  <cp:lastPrinted>2022-01-26T10:30:00Z</cp:lastPrinted>
  <dcterms:created xsi:type="dcterms:W3CDTF">2023-01-06T18:19:00Z</dcterms:created>
  <dcterms:modified xsi:type="dcterms:W3CDTF">2023-01-06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